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3E1C" w:rsidRPr="00123E1C" w:rsidRDefault="00123E1C" w:rsidP="00123E1C">
      <w:pPr>
        <w:spacing w:after="0" w:line="240" w:lineRule="auto"/>
        <w:jc w:val="center"/>
        <w:rPr>
          <w:rFonts w:ascii="Times New Roman" w:hAnsi="Times New Roman" w:cs="Times New Roman"/>
          <w:b/>
          <w:spacing w:val="14"/>
          <w:sz w:val="24"/>
          <w:szCs w:val="24"/>
          <w:lang w:val="id-ID"/>
        </w:rPr>
      </w:pPr>
      <w:r w:rsidRPr="00123E1C">
        <w:rPr>
          <w:rFonts w:ascii="Times New Roman" w:hAnsi="Times New Roman" w:cs="Times New Roman"/>
          <w:b/>
          <w:spacing w:val="14"/>
          <w:sz w:val="24"/>
          <w:szCs w:val="24"/>
          <w:lang w:val="id-ID"/>
        </w:rPr>
        <w:t xml:space="preserve">EFEKTIVITAS SISTEM INFORMASI ADMINISTRASI KEPENDUDUKAN (SIAK) DALAM RANGKA OPTIMALISASI PELAYANAN PUBLIK </w:t>
      </w:r>
    </w:p>
    <w:p w:rsidR="0016313F" w:rsidRPr="00963148" w:rsidRDefault="00123E1C" w:rsidP="00123E1C">
      <w:pPr>
        <w:spacing w:after="0" w:line="240" w:lineRule="auto"/>
        <w:jc w:val="center"/>
        <w:rPr>
          <w:rFonts w:ascii="Times New Roman" w:hAnsi="Times New Roman" w:cs="Times New Roman"/>
          <w:sz w:val="34"/>
          <w:szCs w:val="34"/>
          <w:lang w:eastAsia="id-ID"/>
        </w:rPr>
      </w:pPr>
      <w:r w:rsidRPr="00123E1C">
        <w:rPr>
          <w:rFonts w:ascii="Times New Roman" w:hAnsi="Times New Roman" w:cs="Times New Roman"/>
          <w:b/>
          <w:spacing w:val="14"/>
          <w:sz w:val="24"/>
          <w:szCs w:val="24"/>
          <w:lang w:val="id-ID"/>
        </w:rPr>
        <w:t>DI KOTA PONTIANAK</w:t>
      </w:r>
    </w:p>
    <w:p w:rsidR="0016313F" w:rsidRPr="00461033" w:rsidRDefault="0016313F" w:rsidP="00FB5246">
      <w:pPr>
        <w:keepNext/>
        <w:pBdr>
          <w:top w:val="nil"/>
          <w:left w:val="nil"/>
          <w:bottom w:val="nil"/>
          <w:right w:val="nil"/>
          <w:between w:val="nil"/>
        </w:pBdr>
        <w:spacing w:line="240" w:lineRule="auto"/>
        <w:ind w:right="2"/>
        <w:rPr>
          <w:rFonts w:ascii="Times New Roman" w:eastAsia="Times New Roman" w:hAnsi="Times New Roman" w:cs="Times New Roman"/>
          <w:color w:val="000000"/>
        </w:rPr>
      </w:pPr>
    </w:p>
    <w:p w:rsidR="00FB5246" w:rsidRPr="003E060F" w:rsidRDefault="00A02326" w:rsidP="003E060F">
      <w:pPr>
        <w:pBdr>
          <w:top w:val="nil"/>
          <w:left w:val="nil"/>
          <w:bottom w:val="nil"/>
          <w:right w:val="nil"/>
          <w:between w:val="nil"/>
        </w:pBdr>
        <w:spacing w:after="0" w:line="240" w:lineRule="auto"/>
        <w:jc w:val="center"/>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rPr>
        <w:t>Mahendra Jaya</w:t>
      </w:r>
      <w:r w:rsidR="00FB5246" w:rsidRPr="00FB5246">
        <w:rPr>
          <w:rFonts w:ascii="Times New Roman" w:eastAsia="Times New Roman" w:hAnsi="Times New Roman" w:cs="Times New Roman"/>
          <w:i/>
          <w:color w:val="000000"/>
          <w:sz w:val="18"/>
          <w:szCs w:val="18"/>
          <w:vertAlign w:val="superscript"/>
        </w:rPr>
        <w:t>1</w:t>
      </w:r>
      <w:r w:rsidR="00FB5246" w:rsidRPr="00FB5246">
        <w:rPr>
          <w:rFonts w:ascii="Times New Roman" w:eastAsia="Times New Roman" w:hAnsi="Times New Roman" w:cs="Times New Roman"/>
          <w:i/>
          <w:color w:val="000000"/>
          <w:sz w:val="18"/>
          <w:szCs w:val="18"/>
        </w:rPr>
        <w:t>,</w:t>
      </w:r>
      <w:r w:rsidRPr="00A02326">
        <w:rPr>
          <w:rFonts w:ascii="Times New Roman" w:eastAsiaTheme="minorHAnsi" w:hAnsi="Times New Roman" w:cstheme="minorBidi"/>
          <w:noProof/>
          <w:sz w:val="24"/>
          <w:lang w:val="id-ID"/>
        </w:rPr>
        <w:t xml:space="preserve"> </w:t>
      </w:r>
      <w:r w:rsidRPr="00A02326">
        <w:rPr>
          <w:rFonts w:ascii="Times New Roman" w:eastAsia="Times New Roman" w:hAnsi="Times New Roman" w:cs="Times New Roman"/>
          <w:i/>
          <w:color w:val="000000"/>
          <w:sz w:val="18"/>
          <w:szCs w:val="18"/>
          <w:lang w:val="id-ID"/>
        </w:rPr>
        <w:t>Hasymi Rinaldi</w:t>
      </w:r>
      <w:r w:rsidR="00FB5246" w:rsidRPr="00FB5246">
        <w:rPr>
          <w:rFonts w:ascii="Times New Roman" w:eastAsia="Times New Roman" w:hAnsi="Times New Roman" w:cs="Times New Roman"/>
          <w:i/>
          <w:color w:val="000000"/>
          <w:sz w:val="18"/>
          <w:szCs w:val="18"/>
        </w:rPr>
        <w:t xml:space="preserve"> </w:t>
      </w:r>
      <w:r w:rsidR="003E060F" w:rsidRPr="00FB5246">
        <w:rPr>
          <w:rFonts w:ascii="Times New Roman" w:eastAsia="Times New Roman" w:hAnsi="Times New Roman" w:cs="Times New Roman"/>
          <w:i/>
          <w:color w:val="000000"/>
          <w:sz w:val="18"/>
          <w:szCs w:val="18"/>
          <w:vertAlign w:val="superscript"/>
        </w:rPr>
        <w:t>2</w:t>
      </w:r>
      <w:r w:rsidRPr="00A02326">
        <w:rPr>
          <w:rFonts w:ascii="Times New Roman" w:eastAsia="Times New Roman" w:hAnsi="Times New Roman" w:cs="Times New Roman"/>
          <w:i/>
          <w:color w:val="000000"/>
          <w:sz w:val="18"/>
          <w:szCs w:val="18"/>
        </w:rPr>
        <w:t xml:space="preserve"> </w:t>
      </w:r>
      <w:r w:rsidRPr="00FB5246">
        <w:rPr>
          <w:rFonts w:ascii="Times New Roman" w:eastAsia="Times New Roman" w:hAnsi="Times New Roman" w:cs="Times New Roman"/>
          <w:i/>
          <w:color w:val="000000"/>
          <w:sz w:val="18"/>
          <w:szCs w:val="18"/>
        </w:rPr>
        <w:t>Heriyanto</w:t>
      </w:r>
      <w:r>
        <w:rPr>
          <w:rFonts w:ascii="Times New Roman" w:eastAsia="Times New Roman" w:hAnsi="Times New Roman" w:cs="Times New Roman"/>
          <w:i/>
          <w:color w:val="000000"/>
          <w:sz w:val="18"/>
          <w:szCs w:val="18"/>
          <w:vertAlign w:val="superscript"/>
        </w:rPr>
        <w:t>3</w:t>
      </w:r>
    </w:p>
    <w:p w:rsidR="003E060F" w:rsidRPr="008122F8" w:rsidRDefault="003E060F" w:rsidP="003E060F">
      <w:pPr>
        <w:pBdr>
          <w:top w:val="nil"/>
          <w:left w:val="nil"/>
          <w:bottom w:val="nil"/>
          <w:right w:val="nil"/>
          <w:between w:val="nil"/>
        </w:pBdr>
        <w:spacing w:after="0" w:line="240" w:lineRule="auto"/>
        <w:jc w:val="center"/>
        <w:rPr>
          <w:rFonts w:ascii="Times New Roman" w:eastAsia="Times New Roman" w:hAnsi="Times New Roman" w:cs="Times New Roman"/>
          <w:i/>
          <w:color w:val="000000"/>
          <w:sz w:val="18"/>
          <w:szCs w:val="18"/>
        </w:rPr>
      </w:pPr>
    </w:p>
    <w:p w:rsidR="003E060F" w:rsidRPr="003E060F" w:rsidRDefault="001E2D93" w:rsidP="001E2D93">
      <w:pPr>
        <w:pStyle w:val="ListParagraph"/>
        <w:rPr>
          <w:rFonts w:ascii="Times New Roman" w:eastAsia="Times New Roman" w:hAnsi="Times New Roman" w:cs="Times New Roman"/>
          <w:bCs/>
          <w:i/>
          <w:color w:val="000000"/>
          <w:sz w:val="18"/>
          <w:szCs w:val="18"/>
          <w:lang w:val="id-ID"/>
        </w:rPr>
      </w:pPr>
      <w:r>
        <w:rPr>
          <w:rFonts w:ascii="Times New Roman" w:eastAsia="Times New Roman" w:hAnsi="Times New Roman" w:cs="Times New Roman"/>
          <w:bCs/>
          <w:i/>
          <w:color w:val="000000"/>
          <w:sz w:val="18"/>
          <w:szCs w:val="18"/>
        </w:rPr>
        <w:t xml:space="preserve">            </w:t>
      </w:r>
      <w:r w:rsidR="003E060F" w:rsidRPr="003E060F">
        <w:rPr>
          <w:rFonts w:ascii="Times New Roman" w:eastAsia="Times New Roman" w:hAnsi="Times New Roman" w:cs="Times New Roman"/>
          <w:bCs/>
          <w:i/>
          <w:color w:val="000000"/>
          <w:sz w:val="18"/>
          <w:szCs w:val="18"/>
          <w:lang w:val="id-ID"/>
        </w:rPr>
        <w:t>Jurusan Administrasi Bisnis, Prodi DIV Administrasi Negara,Politeknik Negeri Pontianak</w:t>
      </w:r>
    </w:p>
    <w:p w:rsidR="003E060F" w:rsidRPr="00A02326" w:rsidRDefault="003E060F" w:rsidP="003E060F">
      <w:pPr>
        <w:pStyle w:val="ListParagraph"/>
        <w:jc w:val="center"/>
        <w:rPr>
          <w:rFonts w:ascii="Times New Roman" w:eastAsia="Times New Roman" w:hAnsi="Times New Roman" w:cs="Times New Roman"/>
          <w:bCs/>
          <w:i/>
          <w:color w:val="000000"/>
          <w:sz w:val="18"/>
          <w:szCs w:val="18"/>
          <w:lang w:val="id-ID"/>
        </w:rPr>
      </w:pPr>
      <w:r w:rsidRPr="003E060F">
        <w:rPr>
          <w:rFonts w:ascii="Times New Roman" w:eastAsia="Times New Roman" w:hAnsi="Times New Roman" w:cs="Times New Roman"/>
          <w:bCs/>
          <w:i/>
          <w:color w:val="000000"/>
          <w:sz w:val="18"/>
          <w:szCs w:val="18"/>
          <w:lang w:val="id-ID"/>
        </w:rPr>
        <w:t>Jln. Jenderal Ahmad Yani, Bansir Laut, Kec. Pontianak Tenggara, Kota Pontianak,</w:t>
      </w:r>
      <w:r w:rsidR="005F0798" w:rsidRPr="00A02326">
        <w:rPr>
          <w:rFonts w:ascii="Times New Roman" w:eastAsia="Times New Roman" w:hAnsi="Times New Roman" w:cs="Times New Roman"/>
          <w:bCs/>
          <w:i/>
          <w:color w:val="000000"/>
          <w:sz w:val="18"/>
          <w:szCs w:val="18"/>
          <w:lang w:val="id-ID"/>
        </w:rPr>
        <w:t>Kalimantan Barat</w:t>
      </w:r>
    </w:p>
    <w:p w:rsidR="00FB5246" w:rsidRPr="00924254" w:rsidRDefault="00FB5246" w:rsidP="00924254">
      <w:pPr>
        <w:pStyle w:val="Heading3"/>
        <w:shd w:val="clear" w:color="auto" w:fill="FFFFFF"/>
        <w:spacing w:line="300" w:lineRule="atLeast"/>
        <w:jc w:val="center"/>
        <w:rPr>
          <w:bCs/>
          <w:color w:val="5F6368"/>
          <w:spacing w:val="5"/>
          <w:sz w:val="18"/>
          <w:szCs w:val="18"/>
          <w:lang w:val="id-ID" w:eastAsia="id-ID"/>
        </w:rPr>
      </w:pPr>
      <w:r w:rsidRPr="005F0798">
        <w:rPr>
          <w:color w:val="000000"/>
          <w:sz w:val="18"/>
          <w:szCs w:val="18"/>
          <w:vertAlign w:val="superscript"/>
          <w:lang w:val="id-ID"/>
        </w:rPr>
        <w:t>1</w:t>
      </w:r>
      <w:r w:rsidRPr="005F0798">
        <w:rPr>
          <w:color w:val="000000"/>
          <w:sz w:val="18"/>
          <w:szCs w:val="18"/>
          <w:lang w:val="id-ID"/>
        </w:rPr>
        <w:t xml:space="preserve"> </w:t>
      </w:r>
      <w:r w:rsidR="006615D9">
        <w:rPr>
          <w:color w:val="000000"/>
          <w:sz w:val="18"/>
          <w:szCs w:val="18"/>
          <w:lang w:val="id-ID"/>
        </w:rPr>
        <w:t>mahendrajaya</w:t>
      </w:r>
      <w:bookmarkStart w:id="0" w:name="_GoBack"/>
      <w:bookmarkEnd w:id="0"/>
      <w:r w:rsidR="006615D9">
        <w:rPr>
          <w:color w:val="000000"/>
          <w:sz w:val="18"/>
          <w:szCs w:val="18"/>
          <w:lang w:val="id-ID"/>
        </w:rPr>
        <w:t>1</w:t>
      </w:r>
      <w:r w:rsidR="00924254" w:rsidRPr="00924254">
        <w:rPr>
          <w:color w:val="000000"/>
          <w:sz w:val="18"/>
          <w:szCs w:val="18"/>
          <w:lang w:val="id-ID"/>
        </w:rPr>
        <w:t>0@yahoo' com</w:t>
      </w:r>
      <w:r w:rsidRPr="005F0798">
        <w:rPr>
          <w:color w:val="000000"/>
          <w:sz w:val="18"/>
          <w:szCs w:val="18"/>
          <w:lang w:val="id-ID"/>
        </w:rPr>
        <w:t xml:space="preserve">; </w:t>
      </w:r>
      <w:r w:rsidRPr="005F0798">
        <w:rPr>
          <w:color w:val="000000"/>
          <w:sz w:val="18"/>
          <w:szCs w:val="18"/>
          <w:vertAlign w:val="superscript"/>
          <w:lang w:val="id-ID"/>
        </w:rPr>
        <w:t xml:space="preserve">2 </w:t>
      </w:r>
      <w:r w:rsidR="00A02326" w:rsidRPr="00A02326">
        <w:rPr>
          <w:color w:val="000000"/>
          <w:sz w:val="18"/>
          <w:szCs w:val="18"/>
          <w:lang w:val="id-ID"/>
        </w:rPr>
        <w:t xml:space="preserve"> </w:t>
      </w:r>
      <w:r w:rsidR="001E2D93" w:rsidRPr="001E2D93">
        <w:rPr>
          <w:color w:val="000000"/>
          <w:sz w:val="18"/>
          <w:szCs w:val="18"/>
          <w:lang w:val="id-ID"/>
        </w:rPr>
        <w:t>hasymir@gmail.com</w:t>
      </w:r>
      <w:r w:rsidR="001E2D93">
        <w:rPr>
          <w:color w:val="000000"/>
          <w:sz w:val="18"/>
          <w:szCs w:val="18"/>
          <w:lang w:val="id-ID"/>
        </w:rPr>
        <w:t xml:space="preserve">; </w:t>
      </w:r>
      <w:r w:rsidR="001E2D93">
        <w:rPr>
          <w:color w:val="000000"/>
          <w:sz w:val="18"/>
          <w:szCs w:val="18"/>
          <w:vertAlign w:val="superscript"/>
          <w:lang w:val="id-ID"/>
        </w:rPr>
        <w:t>3</w:t>
      </w:r>
      <w:r w:rsidR="00A02326" w:rsidRPr="005F0798">
        <w:rPr>
          <w:color w:val="000000"/>
          <w:sz w:val="18"/>
          <w:szCs w:val="18"/>
          <w:lang w:val="id-ID"/>
        </w:rPr>
        <w:t>heriyanto.radien@gmail.com</w:t>
      </w:r>
    </w:p>
    <w:p w:rsidR="00FB5246" w:rsidRPr="005F0798" w:rsidRDefault="00FB5246" w:rsidP="00A02326">
      <w:pPr>
        <w:pBdr>
          <w:top w:val="nil"/>
          <w:left w:val="nil"/>
          <w:bottom w:val="nil"/>
          <w:right w:val="nil"/>
          <w:between w:val="nil"/>
        </w:pBdr>
        <w:spacing w:after="0" w:line="240" w:lineRule="auto"/>
        <w:jc w:val="center"/>
        <w:rPr>
          <w:rFonts w:ascii="Times New Roman" w:eastAsia="Times New Roman" w:hAnsi="Times New Roman" w:cs="Times New Roman"/>
          <w:i/>
          <w:color w:val="000000"/>
          <w:sz w:val="18"/>
          <w:szCs w:val="18"/>
          <w:lang w:val="id-ID"/>
        </w:rPr>
      </w:pPr>
    </w:p>
    <w:p w:rsidR="0016313F" w:rsidRPr="00EA58FE" w:rsidRDefault="00FB5246" w:rsidP="00A02326">
      <w:pPr>
        <w:pBdr>
          <w:top w:val="nil"/>
          <w:left w:val="nil"/>
          <w:bottom w:val="nil"/>
          <w:right w:val="nil"/>
          <w:between w:val="nil"/>
        </w:pBdr>
        <w:spacing w:after="0" w:line="240" w:lineRule="auto"/>
        <w:jc w:val="center"/>
        <w:rPr>
          <w:rFonts w:ascii="Times New Roman" w:eastAsia="Times New Roman" w:hAnsi="Times New Roman" w:cs="Times New Roman"/>
          <w:i/>
          <w:color w:val="000000"/>
          <w:sz w:val="18"/>
          <w:szCs w:val="18"/>
          <w:lang w:val="id-ID"/>
        </w:rPr>
      </w:pPr>
      <w:r w:rsidRPr="00EA58FE">
        <w:rPr>
          <w:rFonts w:ascii="Times New Roman" w:eastAsia="Times New Roman" w:hAnsi="Times New Roman" w:cs="Times New Roman"/>
          <w:i/>
          <w:color w:val="000000"/>
          <w:sz w:val="18"/>
          <w:szCs w:val="18"/>
          <w:vertAlign w:val="superscript"/>
          <w:lang w:val="id-ID"/>
        </w:rPr>
        <w:t>1</w:t>
      </w:r>
      <w:r w:rsidR="00924254" w:rsidRPr="006615D9">
        <w:rPr>
          <w:rFonts w:ascii="Times New Roman" w:eastAsia="Times New Roman" w:hAnsi="Times New Roman" w:cs="Times New Roman"/>
          <w:i/>
          <w:color w:val="000000"/>
          <w:sz w:val="18"/>
          <w:szCs w:val="18"/>
        </w:rPr>
        <w:t>08170167007</w:t>
      </w:r>
      <w:r w:rsidRPr="00EA58FE">
        <w:rPr>
          <w:rFonts w:ascii="Times New Roman" w:eastAsia="Times New Roman" w:hAnsi="Times New Roman" w:cs="Times New Roman"/>
          <w:i/>
          <w:color w:val="000000"/>
          <w:sz w:val="18"/>
          <w:szCs w:val="18"/>
          <w:lang w:val="id-ID"/>
        </w:rPr>
        <w:t xml:space="preserve">; </w:t>
      </w:r>
      <w:r w:rsidRPr="00EA58FE">
        <w:rPr>
          <w:rFonts w:ascii="Times New Roman" w:eastAsia="Times New Roman" w:hAnsi="Times New Roman" w:cs="Times New Roman"/>
          <w:i/>
          <w:color w:val="000000"/>
          <w:sz w:val="18"/>
          <w:szCs w:val="18"/>
          <w:vertAlign w:val="superscript"/>
          <w:lang w:val="id-ID"/>
        </w:rPr>
        <w:t xml:space="preserve">2 </w:t>
      </w:r>
      <w:r w:rsidR="00924254" w:rsidRPr="00EA58FE">
        <w:rPr>
          <w:rFonts w:ascii="Times New Roman" w:hAnsi="Times New Roman" w:cs="Times New Roman"/>
          <w:i/>
          <w:sz w:val="18"/>
          <w:szCs w:val="18"/>
        </w:rPr>
        <w:t>081311239185</w:t>
      </w:r>
      <w:r w:rsidR="00924254" w:rsidRPr="00EA58FE">
        <w:rPr>
          <w:rFonts w:ascii="Times New Roman" w:hAnsi="Times New Roman" w:cs="Times New Roman"/>
          <w:i/>
          <w:sz w:val="18"/>
          <w:szCs w:val="18"/>
        </w:rPr>
        <w:t xml:space="preserve">; </w:t>
      </w:r>
      <w:r w:rsidR="00924254" w:rsidRPr="00EA58FE">
        <w:rPr>
          <w:rFonts w:ascii="Times New Roman" w:hAnsi="Times New Roman" w:cs="Times New Roman"/>
          <w:i/>
          <w:sz w:val="18"/>
          <w:szCs w:val="18"/>
          <w:vertAlign w:val="superscript"/>
          <w:lang w:val="id-ID"/>
        </w:rPr>
        <w:t>3</w:t>
      </w:r>
      <w:r w:rsidR="00EA58FE" w:rsidRPr="006615D9">
        <w:rPr>
          <w:rFonts w:ascii="Times New Roman" w:hAnsi="Times New Roman" w:cs="Times New Roman"/>
          <w:i/>
          <w:sz w:val="18"/>
          <w:szCs w:val="18"/>
        </w:rPr>
        <w:t>085215277682</w:t>
      </w:r>
    </w:p>
    <w:p w:rsidR="00FB5246" w:rsidRPr="00FB5246" w:rsidRDefault="00FB5246" w:rsidP="00FB5246">
      <w:pPr>
        <w:rPr>
          <w:b/>
          <w:lang w:val="id-ID"/>
        </w:rPr>
      </w:pPr>
    </w:p>
    <w:p w:rsidR="00FB5246" w:rsidRPr="003E060F" w:rsidRDefault="00FB5246" w:rsidP="00FB5246">
      <w:pPr>
        <w:jc w:val="center"/>
        <w:rPr>
          <w:rFonts w:ascii="Times New Roman" w:hAnsi="Times New Roman" w:cs="Times New Roman"/>
          <w:sz w:val="20"/>
          <w:szCs w:val="20"/>
          <w:lang w:val="id-ID"/>
        </w:rPr>
      </w:pPr>
      <w:r w:rsidRPr="003E060F">
        <w:rPr>
          <w:rFonts w:ascii="Times New Roman" w:hAnsi="Times New Roman" w:cs="Times New Roman"/>
          <w:sz w:val="20"/>
          <w:szCs w:val="20"/>
          <w:lang w:val="id-ID"/>
        </w:rPr>
        <w:t>ABSTRAK</w:t>
      </w:r>
    </w:p>
    <w:p w:rsidR="00924254" w:rsidRPr="00924254" w:rsidRDefault="00924254" w:rsidP="00924254">
      <w:pPr>
        <w:jc w:val="both"/>
        <w:rPr>
          <w:rFonts w:ascii="Times New Roman" w:hAnsi="Times New Roman" w:cs="Times New Roman"/>
          <w:i/>
          <w:sz w:val="20"/>
          <w:szCs w:val="20"/>
        </w:rPr>
      </w:pPr>
      <w:r w:rsidRPr="00924254">
        <w:rPr>
          <w:rFonts w:ascii="Times New Roman" w:hAnsi="Times New Roman" w:cs="Times New Roman"/>
          <w:i/>
          <w:sz w:val="20"/>
          <w:szCs w:val="20"/>
          <w:lang w:val="id-ID"/>
        </w:rPr>
        <w:t xml:space="preserve">Terdapat banyak permasalahan yang berhubungan dengan administrasi kependudukan dan pencatatan sipil, diantaranya adalah pemalsuan identitas  dan data ganda yang dikarenakan kurang akuratnya  detail dokumen data-data mengenai kependudukan,  proses pengurusan Kartu Tanda Penduduk dan  penerbitan akte pencatatan sipil masih memerlukan waktu yang lama yang disebabkan karena input data secara manual  oleh karena itu  Pemerintah Kota Pontianak membuat terobosan yaitu penerapan Sistem Informasi Administrasi Kependudukan ( SIAK )  dimana sistem ini hadir dengan memanfaatkan teknologi informasi dan komunikasi untuk memfasilitasi pihak penyelenggara dan instasi Pelaksana sebagai satu kesatuan Sistem Administrasi Kependudukan.Metode penelitian adalah deskriptif kualitatif. </w:t>
      </w:r>
      <w:r w:rsidRPr="00924254">
        <w:rPr>
          <w:rFonts w:ascii="Times New Roman" w:hAnsi="Times New Roman" w:cs="Times New Roman"/>
          <w:i/>
          <w:sz w:val="20"/>
          <w:szCs w:val="20"/>
        </w:rPr>
        <w:t xml:space="preserve">Lokasi penelitian adalah di Dinas Kependudukan dan Pencatatan Sipil Pontianak. Teknik pengumpulan data penelitian ini, yaitu: (1) Wawancara mendalam; (2) Observasi; dan (3) Studi Dokumentasi. Penelitian ini bertujuan untuk: (1) </w:t>
      </w:r>
      <w:proofErr w:type="gramStart"/>
      <w:r w:rsidRPr="00924254">
        <w:rPr>
          <w:rFonts w:ascii="Times New Roman" w:hAnsi="Times New Roman" w:cs="Times New Roman"/>
          <w:i/>
          <w:sz w:val="20"/>
          <w:szCs w:val="20"/>
        </w:rPr>
        <w:t>menganalisis  dan</w:t>
      </w:r>
      <w:proofErr w:type="gramEnd"/>
      <w:r w:rsidRPr="00924254">
        <w:rPr>
          <w:rFonts w:ascii="Times New Roman" w:hAnsi="Times New Roman" w:cs="Times New Roman"/>
          <w:i/>
          <w:sz w:val="20"/>
          <w:szCs w:val="20"/>
        </w:rPr>
        <w:t xml:space="preserve"> mengetahui sejauh mana SIAK di Pontianak dapat mempermudah masyarakat dalam mengurus administrasi kependudukan  (2) menganalisis  dan mengetahui sejauh mana SIAK di Pontianak dapat mendukung program pemerintah yang membutuhkan data kependudukan. Hasil penelitian adalah: (1) SIAK memberikan kemudahan dalam pengelolaan dalam mengurus administrasi kependudukan yang diperlukan oleh masyarakat; dan (2) SIAK bisa dimanfaatkan untuk mendukung program pemerintah, dengan mengintegrasikan data kependukukan terhadap data pemilih dalam pemilu.</w:t>
      </w:r>
    </w:p>
    <w:p w:rsidR="00924254" w:rsidRPr="00924254" w:rsidRDefault="00924254" w:rsidP="00924254">
      <w:pPr>
        <w:rPr>
          <w:rFonts w:ascii="Times New Roman" w:hAnsi="Times New Roman" w:cs="Times New Roman"/>
          <w:i/>
          <w:sz w:val="20"/>
          <w:szCs w:val="20"/>
        </w:rPr>
      </w:pPr>
      <w:r w:rsidRPr="00924254">
        <w:rPr>
          <w:rFonts w:ascii="Times New Roman" w:hAnsi="Times New Roman" w:cs="Times New Roman"/>
          <w:i/>
          <w:sz w:val="20"/>
          <w:szCs w:val="20"/>
        </w:rPr>
        <w:t>Kata Kunci: Administrasi Kependudukan, Pelayanan Publik, SIAK</w:t>
      </w:r>
    </w:p>
    <w:p w:rsidR="008122F8" w:rsidRDefault="008122F8" w:rsidP="00123E1C">
      <w:pPr>
        <w:jc w:val="both"/>
        <w:rPr>
          <w:rFonts w:ascii="Times New Roman" w:hAnsi="Times New Roman" w:cs="Times New Roman"/>
          <w:i/>
          <w:sz w:val="20"/>
          <w:szCs w:val="20"/>
          <w:lang w:val="id-ID"/>
        </w:rPr>
      </w:pPr>
    </w:p>
    <w:p w:rsidR="008122F8" w:rsidRPr="00924254" w:rsidRDefault="008122F8" w:rsidP="00924254">
      <w:pPr>
        <w:jc w:val="center"/>
        <w:rPr>
          <w:rFonts w:ascii="Times New Roman" w:hAnsi="Times New Roman" w:cs="Times New Roman"/>
          <w:i/>
          <w:sz w:val="20"/>
          <w:szCs w:val="20"/>
        </w:rPr>
      </w:pPr>
      <w:r w:rsidRPr="00924254">
        <w:rPr>
          <w:rFonts w:ascii="Times New Roman" w:hAnsi="Times New Roman" w:cs="Times New Roman"/>
          <w:i/>
          <w:sz w:val="20"/>
          <w:szCs w:val="20"/>
        </w:rPr>
        <w:t>ABSTRACT</w:t>
      </w:r>
    </w:p>
    <w:p w:rsidR="008122F8" w:rsidRPr="00924254" w:rsidRDefault="008122F8" w:rsidP="008122F8">
      <w:pPr>
        <w:jc w:val="both"/>
        <w:rPr>
          <w:rFonts w:ascii="Times New Roman" w:hAnsi="Times New Roman" w:cs="Times New Roman"/>
          <w:i/>
          <w:sz w:val="20"/>
          <w:szCs w:val="20"/>
        </w:rPr>
      </w:pPr>
      <w:r w:rsidRPr="00924254">
        <w:rPr>
          <w:rFonts w:ascii="Times New Roman" w:hAnsi="Times New Roman" w:cs="Times New Roman"/>
          <w:i/>
          <w:sz w:val="20"/>
          <w:szCs w:val="20"/>
        </w:rPr>
        <w:t>Nowadays, it is undeniable that there are many problems related to population administration and civil registration. One of them is identity falsification and multiple data due to the lack of accurate population data documents. In addition, the process of managing Identity Cards and issuing civil registration deeds still takes a long time because data input is still performed manually. Therefore, the Pontianak City Government made a breakthrough by implementing the Population Administration Information System (SIAK), which utilizes Information and Communication Technology to facilitate the organizers and implement agencies as a single Population Administration System. This research method is descriptive qualitative, which was carried out at the Pontianak Population and Civil Registration Office. The data collection techniques of this research are (1) in-depth interviews, (2) Observation, and (3) Documentation Study. This study aims to analyze and determine the extent to which the Population Administration Information System (SIAK) in Pontianak can facilitate the community in managing population administration. Furthermore, the purpose of this study is also to analyze the extent to which the Population Administration Information System (SIAK) in Pontianak can support government programs that require population data. The research findings indicate that the Population Administration Information System (SIAK) has provided convenience in managing the population administration needed by the community, and the Population Administration Information System (SIAK) can support government programs by integrating population data into voter data elections.</w:t>
      </w:r>
    </w:p>
    <w:p w:rsidR="00FB5246" w:rsidRDefault="008122F8" w:rsidP="00FB5246">
      <w:pPr>
        <w:rPr>
          <w:rFonts w:ascii="Times New Roman" w:hAnsi="Times New Roman" w:cs="Times New Roman"/>
          <w:i/>
          <w:sz w:val="20"/>
          <w:szCs w:val="20"/>
        </w:rPr>
      </w:pPr>
      <w:r w:rsidRPr="00924254">
        <w:rPr>
          <w:rFonts w:ascii="Times New Roman" w:hAnsi="Times New Roman" w:cs="Times New Roman"/>
          <w:i/>
          <w:sz w:val="20"/>
          <w:szCs w:val="20"/>
        </w:rPr>
        <w:t>Key words: Population Administration, Public Service, SIAK</w:t>
      </w:r>
    </w:p>
    <w:p w:rsidR="00924254" w:rsidRDefault="00924254" w:rsidP="00FB5246">
      <w:pPr>
        <w:rPr>
          <w:rFonts w:ascii="Times New Roman" w:hAnsi="Times New Roman" w:cs="Times New Roman"/>
          <w:i/>
          <w:sz w:val="20"/>
          <w:szCs w:val="20"/>
        </w:rPr>
      </w:pPr>
    </w:p>
    <w:p w:rsidR="00924254" w:rsidRPr="00924254" w:rsidRDefault="00924254" w:rsidP="00FB5246">
      <w:pPr>
        <w:rPr>
          <w:rFonts w:ascii="Times New Roman" w:hAnsi="Times New Roman" w:cs="Times New Roman"/>
          <w:i/>
          <w:sz w:val="20"/>
          <w:szCs w:val="20"/>
        </w:rPr>
        <w:sectPr w:rsidR="00924254" w:rsidRPr="00924254">
          <w:headerReference w:type="even" r:id="rId7"/>
          <w:headerReference w:type="default" r:id="rId8"/>
          <w:footerReference w:type="even" r:id="rId9"/>
          <w:footerReference w:type="default" r:id="rId10"/>
          <w:headerReference w:type="first" r:id="rId11"/>
          <w:footerReference w:type="first" r:id="rId12"/>
          <w:pgSz w:w="11907" w:h="16840"/>
          <w:pgMar w:top="1418" w:right="1418" w:bottom="1418" w:left="1701" w:header="720" w:footer="720" w:gutter="0"/>
          <w:pgNumType w:start="1"/>
          <w:cols w:space="720"/>
          <w:titlePg/>
        </w:sectPr>
      </w:pPr>
    </w:p>
    <w:p w:rsidR="0016313F" w:rsidRPr="00970704" w:rsidRDefault="00970704" w:rsidP="00970704">
      <w:pPr>
        <w:pStyle w:val="Heading1"/>
        <w:numPr>
          <w:ilvl w:val="0"/>
          <w:numId w:val="2"/>
        </w:numPr>
        <w:tabs>
          <w:tab w:val="left" w:pos="284"/>
        </w:tabs>
        <w:ind w:left="142" w:hanging="142"/>
        <w:rPr>
          <w:lang w:val="id-ID"/>
        </w:rPr>
      </w:pPr>
      <w:r w:rsidRPr="00970704">
        <w:rPr>
          <w:bCs/>
        </w:rPr>
        <w:lastRenderedPageBreak/>
        <w:t>P</w:t>
      </w:r>
      <w:r w:rsidRPr="00970704">
        <w:rPr>
          <w:bCs/>
          <w:lang w:val="id-ID"/>
        </w:rPr>
        <w:t>endahuluan</w:t>
      </w:r>
      <w:r w:rsidR="00A1356C">
        <w:rPr>
          <w:lang w:val="id-ID"/>
        </w:rPr>
        <w:t xml:space="preserve"> </w:t>
      </w:r>
    </w:p>
    <w:p w:rsidR="00C77F8C" w:rsidRPr="00C77F8C" w:rsidRDefault="00C77F8C" w:rsidP="00C77F8C">
      <w:pPr>
        <w:spacing w:after="0"/>
        <w:ind w:right="20"/>
        <w:jc w:val="both"/>
        <w:rPr>
          <w:rFonts w:ascii="Times New Roman" w:eastAsia="Times New Roman" w:hAnsi="Times New Roman" w:cs="Times New Roman"/>
          <w:color w:val="000000"/>
          <w:lang w:val="id-ID"/>
        </w:rPr>
      </w:pPr>
      <w:r w:rsidRPr="00C77F8C">
        <w:rPr>
          <w:rFonts w:ascii="Times New Roman" w:eastAsia="Times New Roman" w:hAnsi="Times New Roman" w:cs="Times New Roman"/>
          <w:color w:val="000000"/>
          <w:lang w:val="id-ID"/>
        </w:rPr>
        <w:t>Undang-Undang Republik Indonesia Nomor 23 Tahun 2014 tentang Pemerintah Daerah yang  merupakan penyempurnaan dari Undang-Undang Republik Indonesia Nomor 22 Tahun 1999  dan Undang-Undang Nomor 32 Tahun 2004   tentang Pemerintah Daerah meletakkan titik berat otonomi pada daerah Kabupaten dan Kota.</w:t>
      </w:r>
      <w:r w:rsidR="009F41B7" w:rsidRPr="008122F8">
        <w:rPr>
          <w:rFonts w:ascii="Times New Roman" w:eastAsia="Times New Roman" w:hAnsi="Times New Roman" w:cs="Times New Roman"/>
          <w:color w:val="000000"/>
          <w:lang w:val="id-ID"/>
        </w:rPr>
        <w:t xml:space="preserve"> </w:t>
      </w:r>
      <w:r w:rsidRPr="00C77F8C">
        <w:rPr>
          <w:rFonts w:ascii="Times New Roman" w:eastAsia="Times New Roman" w:hAnsi="Times New Roman" w:cs="Times New Roman"/>
          <w:color w:val="000000"/>
          <w:lang w:val="id-ID"/>
        </w:rPr>
        <w:t xml:space="preserve">Penerapan Otonomi daerah sendiri memiliki tujuan mendekatkan pelayanan kepada masyarakat. Peran pemerintah telah berubah dari pelaksana menjadi fasilitator, akselerator dan regulator program pembangunan. Program pembangunan tersebut disesuaikan dengan potensi dan kondisi masing-masing daerah. Kabupaten dan kota dalam menyelenggarakan fungsi-fungsi pemerintahan terutama dalam menjalankan otonomi daerah dibekali hak dan diharuskan memenuhi kewajiban. </w:t>
      </w:r>
    </w:p>
    <w:p w:rsidR="00C77F8C" w:rsidRPr="00C77F8C" w:rsidRDefault="00C77F8C" w:rsidP="00C77F8C">
      <w:pPr>
        <w:spacing w:after="0"/>
        <w:ind w:right="20"/>
        <w:jc w:val="both"/>
        <w:rPr>
          <w:rFonts w:ascii="Times New Roman" w:eastAsia="Times New Roman" w:hAnsi="Times New Roman" w:cs="Times New Roman"/>
          <w:color w:val="000000"/>
          <w:lang w:val="id-ID"/>
        </w:rPr>
      </w:pPr>
      <w:r w:rsidRPr="00C77F8C">
        <w:rPr>
          <w:rFonts w:ascii="Times New Roman" w:eastAsia="Times New Roman" w:hAnsi="Times New Roman" w:cs="Times New Roman"/>
          <w:color w:val="000000"/>
          <w:lang w:val="id-ID"/>
        </w:rPr>
        <w:t>Hak dan kewajiban tersebut diwujudkan dalam bentuk rencana kerja pemerintahan daerah dan kota. Sesuai dengan Peraturan Daerah Nomor 7 Tahun 2016 tentang Pembentukan dan Susunan Perangkat Daerah dan Peraturan Walikota Pontianak Nomor 67 Tahun 2016 Tentang Kedudukan, Struktur Organisasi,Tugas Pokok, Fungsi, Uraian Tugas Dan Tata Kerja Dinas Kependudukan Dan Pencatatan Sipil Kota Pontianak, maka Dinas Kependudukan dan Pencatatan Sipil Kota Pontianak mempunyai tugas pokok membantu Walikota melaksanakan urusan pemerintahan yang menjadi kewenangan daerah dan tugas pembantuan di bidang administrasi kependudukan dan pencatatan sipil .</w:t>
      </w:r>
    </w:p>
    <w:p w:rsidR="00C77F8C" w:rsidRPr="00C77F8C" w:rsidRDefault="00C77F8C" w:rsidP="00C77F8C">
      <w:pPr>
        <w:spacing w:after="0"/>
        <w:ind w:right="20"/>
        <w:jc w:val="both"/>
        <w:rPr>
          <w:rFonts w:ascii="Times New Roman" w:eastAsia="Times New Roman" w:hAnsi="Times New Roman" w:cs="Times New Roman"/>
          <w:color w:val="000000"/>
          <w:lang w:val="id-ID"/>
        </w:rPr>
      </w:pPr>
      <w:r w:rsidRPr="00C77F8C">
        <w:rPr>
          <w:rFonts w:ascii="Times New Roman" w:eastAsia="Times New Roman" w:hAnsi="Times New Roman" w:cs="Times New Roman"/>
          <w:color w:val="000000"/>
          <w:lang w:val="id-ID"/>
        </w:rPr>
        <w:t xml:space="preserve">Terdapat banyak permasalahan yang berhubungan dengan administrasi kependudukan dan pencatatan sipil, sebagai contoh  adalah terdapat pemalsuan identitas  dan data ganda dikarenakan kurang akuratnya  detail dokumen </w:t>
      </w:r>
      <w:r w:rsidR="004B65B4">
        <w:rPr>
          <w:rFonts w:ascii="Times New Roman" w:eastAsia="Times New Roman" w:hAnsi="Times New Roman" w:cs="Times New Roman"/>
          <w:color w:val="000000"/>
          <w:lang w:val="id-ID"/>
        </w:rPr>
        <w:t>data-data mengenai kependudukan</w:t>
      </w:r>
      <w:r w:rsidRPr="00C77F8C">
        <w:rPr>
          <w:rFonts w:ascii="Times New Roman" w:eastAsia="Times New Roman" w:hAnsi="Times New Roman" w:cs="Times New Roman"/>
          <w:color w:val="000000"/>
          <w:lang w:val="id-ID"/>
        </w:rPr>
        <w:t xml:space="preserve">, proses pengurusan Kartu Tanda Penduduk dan  penerbitan akte pencatatan sipil masih memerlukan waktu yang lama dikarenakan proses menginput data masih dilakukan secara manual tidak secara </w:t>
      </w:r>
      <w:r w:rsidRPr="00C77F8C">
        <w:rPr>
          <w:rFonts w:ascii="Times New Roman" w:eastAsia="Times New Roman" w:hAnsi="Times New Roman" w:cs="Times New Roman"/>
          <w:color w:val="000000"/>
          <w:lang w:val="id-ID"/>
        </w:rPr>
        <w:lastRenderedPageBreak/>
        <w:t>online oleh karena itu  Pemerintah Kota Pontianak membuat terobosan yaitu penerapan Sistem Informasi Administrasi Kependudukan (SIAK) yang dimana sistem informasi ini hadir dengan memanfaatkan teknologi informasi dan komunikasi untuk memfasilitasi pihak penyelenggara dan instasi Pelaksana sebagai satu kesatuan Sistem Administrasi Kependudukan. Penerapan  aplikasi SIAK di Indonesia khusunya di Kota Pontianak ini bertujuan  untuk memberikan pelayanan terbaik dalam urusan administrasi kependudukan kepada penduduk, masyarakat dunia usaha, pemerintah dan negara.</w:t>
      </w:r>
    </w:p>
    <w:p w:rsidR="00C77F8C" w:rsidRPr="00C77F8C" w:rsidRDefault="00C77F8C" w:rsidP="00C77F8C">
      <w:pPr>
        <w:spacing w:after="0"/>
        <w:ind w:right="20"/>
        <w:jc w:val="both"/>
        <w:rPr>
          <w:rFonts w:ascii="Times New Roman" w:eastAsia="Times New Roman" w:hAnsi="Times New Roman" w:cs="Times New Roman"/>
          <w:color w:val="000000"/>
          <w:lang w:val="id-ID"/>
        </w:rPr>
      </w:pPr>
      <w:r w:rsidRPr="00C77F8C">
        <w:rPr>
          <w:rFonts w:ascii="Times New Roman" w:eastAsia="Times New Roman" w:hAnsi="Times New Roman" w:cs="Times New Roman"/>
          <w:color w:val="000000"/>
          <w:lang w:val="id-ID"/>
        </w:rPr>
        <w:t xml:space="preserve">Pada tahun 2006  Kota Pontianak mulai mempersiapkan untuk menggunakan aplikasi SIAK, dan Untuk pelayanan pencatatan sipil  yang benar benar menggunakan SIAK baru dimulai pada tahun 2012. </w:t>
      </w:r>
    </w:p>
    <w:p w:rsidR="00C77F8C" w:rsidRDefault="00C77F8C" w:rsidP="00123E1C">
      <w:pPr>
        <w:spacing w:after="0"/>
        <w:ind w:right="20"/>
        <w:jc w:val="both"/>
        <w:rPr>
          <w:rFonts w:ascii="Times New Roman" w:eastAsia="Times New Roman" w:hAnsi="Times New Roman" w:cs="Times New Roman"/>
          <w:color w:val="000000"/>
          <w:lang w:val="id-ID"/>
        </w:rPr>
      </w:pPr>
      <w:r w:rsidRPr="008122F8">
        <w:rPr>
          <w:rFonts w:ascii="Times New Roman" w:eastAsia="Times New Roman" w:hAnsi="Times New Roman" w:cs="Times New Roman"/>
          <w:color w:val="000000"/>
          <w:lang w:val="id-ID"/>
        </w:rPr>
        <w:t>Dari Pembahasan latar belakang diatas, maka rumusan masalah untuk dasar dalam penelitian ini adalah: (1) Sejauh mana  Sistem Informasi Administrasi Kependudukan (SIAK) di Pontianak dapat mempermudah masyarakat dalam mengurus administrasi kependudukan; dan (2) Sejauh mana Sistem Informasi Administrasi Kependudukan (SIAK) di Pontianak dapat mendukung program pemerintah yang membutuhkan data kependudukan. Penelitian ini bertujuan untuk: (1) Untuk menganalisis  dan mengetahui sejauh mana  Sistem Informasi Administrasi Kependudukan (SIAK) di Pontianak dapat mempermudah masyarakat dalam mengurus administrasi kependudukan; dan (2) Untuk menganalisis  dan mengetahui sejauh mana Sistem Informasi Administrasi Kependudukan (SIAK) di Pontianak dapat mendukung program pemerintah yang membutuhkan data kependudukan.</w:t>
      </w:r>
    </w:p>
    <w:p w:rsidR="008122F8" w:rsidRPr="008122F8" w:rsidRDefault="008122F8" w:rsidP="00123E1C">
      <w:pPr>
        <w:spacing w:after="0"/>
        <w:ind w:right="20"/>
        <w:jc w:val="both"/>
        <w:rPr>
          <w:rFonts w:ascii="Times New Roman" w:eastAsia="Times New Roman" w:hAnsi="Times New Roman" w:cs="Times New Roman"/>
          <w:color w:val="000000"/>
          <w:lang w:val="id-ID"/>
        </w:rPr>
      </w:pPr>
      <w:r w:rsidRPr="008122F8">
        <w:rPr>
          <w:rFonts w:ascii="Times New Roman" w:eastAsia="Times New Roman" w:hAnsi="Times New Roman" w:cs="Times New Roman"/>
          <w:color w:val="000000"/>
          <w:lang w:val="id-ID"/>
        </w:rPr>
        <w:t>Berdasarkan pemaparan yang diuraikan diatas maka peneliti akan melakukan penelitian lebih lanjut tentang: “Efektivitas  Sistem Informasi Administrasi Kependudukan (SIAK) Dalam Rangka  Optimalisasi Pelayanan Publik di Kota Pontianak.</w:t>
      </w:r>
    </w:p>
    <w:p w:rsidR="0016313F" w:rsidRPr="00384F5C" w:rsidRDefault="00D1059A" w:rsidP="00384F5C">
      <w:pPr>
        <w:pStyle w:val="Heading1"/>
        <w:numPr>
          <w:ilvl w:val="0"/>
          <w:numId w:val="2"/>
        </w:numPr>
        <w:ind w:left="220" w:hanging="220"/>
        <w:jc w:val="both"/>
      </w:pPr>
      <w:r w:rsidRPr="00384F5C">
        <w:lastRenderedPageBreak/>
        <w:t xml:space="preserve">Review </w:t>
      </w:r>
      <w:r w:rsidR="008748D5" w:rsidRPr="00384F5C">
        <w:rPr>
          <w:bCs/>
          <w:lang w:val="id-ID"/>
        </w:rPr>
        <w:t>Tinjau</w:t>
      </w:r>
      <w:r w:rsidR="008748D5" w:rsidRPr="00384F5C">
        <w:rPr>
          <w:bCs/>
        </w:rPr>
        <w:t>an Pustaka</w:t>
      </w:r>
      <w:r w:rsidR="008748D5" w:rsidRPr="00384F5C">
        <w:t xml:space="preserve"> </w:t>
      </w:r>
    </w:p>
    <w:p w:rsidR="00C77F8C" w:rsidRPr="00C77F8C" w:rsidRDefault="00C77F8C" w:rsidP="00C77F8C">
      <w:pPr>
        <w:spacing w:line="240" w:lineRule="auto"/>
        <w:jc w:val="both"/>
        <w:rPr>
          <w:rFonts w:ascii="Times New Roman" w:hAnsi="Times New Roman" w:cs="Times New Roman"/>
        </w:rPr>
      </w:pPr>
      <w:r w:rsidRPr="00C77F8C">
        <w:rPr>
          <w:rFonts w:ascii="Times New Roman" w:hAnsi="Times New Roman" w:cs="Times New Roman"/>
        </w:rPr>
        <w:t>Yang dimaksud dengan Kebijakan publik menurut Thomas Dye</w:t>
      </w:r>
      <w:r w:rsidR="004B65B4">
        <w:rPr>
          <w:rFonts w:ascii="Times New Roman" w:hAnsi="Times New Roman" w:cs="Times New Roman"/>
        </w:rPr>
        <w:t xml:space="preserve"> </w:t>
      </w:r>
      <w:r w:rsidR="004B65B4">
        <w:rPr>
          <w:rFonts w:ascii="Times New Roman" w:hAnsi="Times New Roman" w:cs="Times New Roman"/>
        </w:rPr>
        <w:fldChar w:fldCharType="begin"/>
      </w:r>
      <w:r w:rsidR="004B65B4">
        <w:rPr>
          <w:rFonts w:ascii="Times New Roman" w:hAnsi="Times New Roman" w:cs="Times New Roman"/>
        </w:rPr>
        <w:instrText xml:space="preserve"> ADDIN ZOTERO_ITEM CSL_CITATION {"citationID":"NgUf79sd","properties":{"formattedCitation":"(Nugraha dkk., 2010)","plainCitation":"(Nugraha dkk., 2010)","noteIndex":0},"citationItems":[{"id":17149,"uris":["http://zotero.org/users/5166781/items/UM6ITI8H"],"uri":["http://zotero.org/users/5166781/items/UM6ITI8H"],"itemData":{"id":17149,"type":"article-journal","container-title":"Applied Physics Letters","issue":"9","note":"publisher: American Institute of Physics","page":"091905","source":"Google Scholar","title":"Dielectric constant model for environmental effects on the exciton energies of single wall carbon nanotubes","volume":"97","author":[{"family":"Nugraha","given":"A. R. T."},{"family":"Saito","given":"R."},{"family":"Sato","given":"K."},{"family":"Araujo","given":"P. T."},{"family":"Jorio","given":"A."},{"family":"Dresselhaus","given":"M. S."}],"issued":{"date-parts":[["2010"]]}}}],"schema":"https://github.com/citation-style-language/schema/raw/master/csl-citation.json"} </w:instrText>
      </w:r>
      <w:r w:rsidR="004B65B4">
        <w:rPr>
          <w:rFonts w:ascii="Times New Roman" w:hAnsi="Times New Roman" w:cs="Times New Roman"/>
        </w:rPr>
        <w:fldChar w:fldCharType="separate"/>
      </w:r>
      <w:r w:rsidR="004B65B4" w:rsidRPr="004B65B4">
        <w:rPr>
          <w:rFonts w:ascii="Times New Roman" w:hAnsi="Times New Roman" w:cs="Times New Roman"/>
        </w:rPr>
        <w:t>(Nugraha dkk., 2010)</w:t>
      </w:r>
      <w:r w:rsidR="004B65B4">
        <w:rPr>
          <w:rFonts w:ascii="Times New Roman" w:hAnsi="Times New Roman" w:cs="Times New Roman"/>
        </w:rPr>
        <w:fldChar w:fldCharType="end"/>
      </w:r>
      <w:r w:rsidR="004B65B4">
        <w:rPr>
          <w:rFonts w:ascii="Times New Roman" w:hAnsi="Times New Roman" w:cs="Times New Roman"/>
        </w:rPr>
        <w:t xml:space="preserve"> </w:t>
      </w:r>
      <w:r w:rsidRPr="00C77F8C">
        <w:rPr>
          <w:rFonts w:ascii="Times New Roman" w:hAnsi="Times New Roman" w:cs="Times New Roman"/>
        </w:rPr>
        <w:t>adalah apapun pilihan pemerintah untuk melakukan atau tidak melakukan. “</w:t>
      </w:r>
      <w:proofErr w:type="gramStart"/>
      <w:r w:rsidRPr="00C77F8C">
        <w:rPr>
          <w:rFonts w:ascii="Times New Roman" w:hAnsi="Times New Roman" w:cs="Times New Roman"/>
        </w:rPr>
        <w:t>public</w:t>
      </w:r>
      <w:proofErr w:type="gramEnd"/>
      <w:r w:rsidRPr="00C77F8C">
        <w:rPr>
          <w:rFonts w:ascii="Times New Roman" w:hAnsi="Times New Roman" w:cs="Times New Roman"/>
        </w:rPr>
        <w:t xml:space="preserve"> policy is whatever governments choose to do or not to do”. Dari pengertian diatas bahwa konsep pelayanan publik cakupan nya sangat luas karena bukan hanya yang dilakukan oleh pemerintah tetapi yang tidak dilakukan oleh pemerintah.</w:t>
      </w:r>
    </w:p>
    <w:p w:rsidR="00C77F8C" w:rsidRPr="00C77F8C" w:rsidRDefault="00C77F8C" w:rsidP="00C77F8C">
      <w:pPr>
        <w:spacing w:line="240" w:lineRule="auto"/>
        <w:jc w:val="both"/>
        <w:rPr>
          <w:rFonts w:ascii="Times New Roman" w:hAnsi="Times New Roman" w:cs="Times New Roman"/>
        </w:rPr>
      </w:pPr>
      <w:r w:rsidRPr="00C77F8C">
        <w:rPr>
          <w:rFonts w:ascii="Times New Roman" w:hAnsi="Times New Roman" w:cs="Times New Roman"/>
        </w:rPr>
        <w:t xml:space="preserve">Berdasarkan pengertian diatas mengandung makna bahwa kebijakan publik itu disusun dan dijalankan oleh pemerintah bukan oleh karena pihak swasta dan kebijakan publik berhubungan dengan segala sesuatu yang </w:t>
      </w:r>
      <w:proofErr w:type="gramStart"/>
      <w:r w:rsidRPr="00C77F8C">
        <w:rPr>
          <w:rFonts w:ascii="Times New Roman" w:hAnsi="Times New Roman" w:cs="Times New Roman"/>
        </w:rPr>
        <w:t>akan</w:t>
      </w:r>
      <w:proofErr w:type="gramEnd"/>
      <w:r w:rsidRPr="00C77F8C">
        <w:rPr>
          <w:rFonts w:ascii="Times New Roman" w:hAnsi="Times New Roman" w:cs="Times New Roman"/>
        </w:rPr>
        <w:t xml:space="preserve"> dilakukan oleh pemerintah atau yang tidak akan dilakukan oleh pemerintah yang bertujuan bagaimana bisa memberikan pelayanan kepada masyarakat. Sistem Informasi </w:t>
      </w:r>
      <w:r w:rsidR="004B65B4">
        <w:rPr>
          <w:rFonts w:ascii="Times New Roman" w:hAnsi="Times New Roman" w:cs="Times New Roman"/>
        </w:rPr>
        <w:t>Manajemen memiliki fungsi untuk</w:t>
      </w:r>
      <w:r w:rsidRPr="00C77F8C">
        <w:rPr>
          <w:rFonts w:ascii="Times New Roman" w:hAnsi="Times New Roman" w:cs="Times New Roman"/>
        </w:rPr>
        <w:t xml:space="preserve"> mengumpulkan, menyimpan dan mengolah data dan pada tahapan akhir </w:t>
      </w:r>
      <w:proofErr w:type="gramStart"/>
      <w:r w:rsidRPr="00C77F8C">
        <w:rPr>
          <w:rFonts w:ascii="Times New Roman" w:hAnsi="Times New Roman" w:cs="Times New Roman"/>
        </w:rPr>
        <w:t>adalah  menyajikan</w:t>
      </w:r>
      <w:proofErr w:type="gramEnd"/>
      <w:r w:rsidRPr="00C77F8C">
        <w:rPr>
          <w:rFonts w:ascii="Times New Roman" w:hAnsi="Times New Roman" w:cs="Times New Roman"/>
        </w:rPr>
        <w:t xml:space="preserve"> informasi kepada semua unsur yang berkaitan. Sistem informasi manajemen </w:t>
      </w:r>
      <w:r w:rsidR="004B65B4">
        <w:rPr>
          <w:rFonts w:ascii="Times New Roman" w:hAnsi="Times New Roman" w:cs="Times New Roman"/>
        </w:rPr>
        <w:t xml:space="preserve">bertujuan untuk membantu dalam proses pengambilan keputusan, </w:t>
      </w:r>
      <w:r w:rsidRPr="00C77F8C">
        <w:rPr>
          <w:rFonts w:ascii="Times New Roman" w:hAnsi="Times New Roman" w:cs="Times New Roman"/>
        </w:rPr>
        <w:t xml:space="preserve">dengan </w:t>
      </w:r>
      <w:proofErr w:type="gramStart"/>
      <w:r w:rsidRPr="00C77F8C">
        <w:rPr>
          <w:rFonts w:ascii="Times New Roman" w:hAnsi="Times New Roman" w:cs="Times New Roman"/>
        </w:rPr>
        <w:t>cara  mewujudkan</w:t>
      </w:r>
      <w:proofErr w:type="gramEnd"/>
      <w:r w:rsidRPr="00C77F8C">
        <w:rPr>
          <w:rFonts w:ascii="Times New Roman" w:hAnsi="Times New Roman" w:cs="Times New Roman"/>
        </w:rPr>
        <w:t xml:space="preserve"> hubungan timbal balik dan keterkaitan informasi antar bagian organisasi sehingga sinergi organisasi dapat tercapai. </w:t>
      </w:r>
    </w:p>
    <w:p w:rsidR="00C77F8C" w:rsidRPr="00C77F8C" w:rsidRDefault="00C77F8C" w:rsidP="00C77F8C">
      <w:pPr>
        <w:spacing w:line="240" w:lineRule="auto"/>
        <w:jc w:val="both"/>
        <w:rPr>
          <w:rFonts w:ascii="Times New Roman" w:hAnsi="Times New Roman" w:cs="Times New Roman"/>
          <w:lang w:val="de-AT"/>
        </w:rPr>
      </w:pPr>
      <w:r w:rsidRPr="00C77F8C">
        <w:rPr>
          <w:rFonts w:ascii="Times New Roman" w:hAnsi="Times New Roman" w:cs="Times New Roman"/>
        </w:rPr>
        <w:t xml:space="preserve">Konsep kualitas menurut Pasolong sangat berkaitan dengan pencapaian target yang diharapkan oleh pihak yang dilayani. </w:t>
      </w:r>
      <w:r w:rsidRPr="00C77F8C">
        <w:rPr>
          <w:rFonts w:ascii="Times New Roman" w:hAnsi="Times New Roman" w:cs="Times New Roman"/>
          <w:lang w:val="de-AT"/>
        </w:rPr>
        <w:t xml:space="preserve">Dalam hal ini terlihat bahwa konsep kualitas berkaitan dengan pelanggan atau masyarakat yang dilayani. Untuk mengetahui kualitas pelayanan yang dirasakan secara nyata oleh konsumen, ada indikator ukuran kepuasan konsumen yang terletak pada 5 (lima) dimensi kualitas pelayanan yang di rasakan oleh pelanggan, yaitu: (a) Tangibles (bukti fisik); (b) Reliability (keandalan); (c) Resposiveness (ketanggapan); (d) Asurance (jaminan); dan (e) Empathy (empati). </w:t>
      </w:r>
      <w:r w:rsidR="004B65B4">
        <w:rPr>
          <w:rFonts w:ascii="Times New Roman" w:hAnsi="Times New Roman" w:cs="Times New Roman"/>
          <w:lang w:val="de-AT"/>
        </w:rPr>
        <w:fldChar w:fldCharType="begin"/>
      </w:r>
      <w:r w:rsidR="004B65B4">
        <w:rPr>
          <w:rFonts w:ascii="Times New Roman" w:hAnsi="Times New Roman" w:cs="Times New Roman"/>
          <w:lang w:val="de-AT"/>
        </w:rPr>
        <w:instrText xml:space="preserve"> ADDIN ZOTERO_ITEM CSL_CITATION {"citationID":"Av2lNZBD","properties":{"formattedCitation":"(Revida dkk., 2020)","plainCitation":"(Revida dkk., 2020)","noteIndex":0},"citationItems":[{"id":17583,"uris":["http://zotero.org/users/5166781/items/YGEIJVBU"],"uri":["http://zotero.org/users/5166781/items/YGEIJVBU"],"itemData":{"id":17583,"type":"book","publisher":"Yayasan Kita Menulis","source":"Google Scholar","title":"Teori Administrasi Publik","author":[{"family":"Revida","given":"Erika"},{"family":"Hidayatulloh","given":"A. Nururrochman"},{"family":"Soetijono","given":"Irwan Kurniawan"},{"family":"Hermawansyah","given":"Ady"},{"family":"Purba","given":"Bonaraja"},{"family":"Tawakkal","given":"M. Iqbal"},{"family":"Bahri","given":"Syamsul"},{"family":"Pelu","given":"Muhammad Faisal AR"},{"family":"Purba","given":"Sukarman"},{"family":"Asmarianti","given":"Asmarianti"}],"issued":{"date-parts":[["2020"]]}}}],"schema":"https://github.com/citation-style-language/schema/raw/master/csl-citation.json"} </w:instrText>
      </w:r>
      <w:r w:rsidR="004B65B4">
        <w:rPr>
          <w:rFonts w:ascii="Times New Roman" w:hAnsi="Times New Roman" w:cs="Times New Roman"/>
          <w:lang w:val="de-AT"/>
        </w:rPr>
        <w:fldChar w:fldCharType="separate"/>
      </w:r>
      <w:r w:rsidR="004B65B4" w:rsidRPr="008122F8">
        <w:rPr>
          <w:rFonts w:ascii="Times New Roman" w:hAnsi="Times New Roman" w:cs="Times New Roman"/>
          <w:lang w:val="de-AT"/>
        </w:rPr>
        <w:t>(Revida dkk., 2020</w:t>
      </w:r>
      <w:r w:rsidR="004B65B4">
        <w:rPr>
          <w:rFonts w:ascii="Times New Roman" w:hAnsi="Times New Roman" w:cs="Times New Roman"/>
          <w:lang w:val="de-AT"/>
        </w:rPr>
        <w:fldChar w:fldCharType="end"/>
      </w:r>
      <w:r w:rsidR="004B65B4">
        <w:rPr>
          <w:rFonts w:ascii="Times New Roman" w:hAnsi="Times New Roman" w:cs="Times New Roman"/>
          <w:lang w:val="de-AT"/>
        </w:rPr>
        <w:t xml:space="preserve">; </w:t>
      </w:r>
      <w:r w:rsidR="004B65B4">
        <w:rPr>
          <w:rFonts w:ascii="Times New Roman" w:hAnsi="Times New Roman" w:cs="Times New Roman"/>
          <w:lang w:val="de-AT"/>
        </w:rPr>
        <w:fldChar w:fldCharType="begin"/>
      </w:r>
      <w:r w:rsidR="004B65B4">
        <w:rPr>
          <w:rFonts w:ascii="Times New Roman" w:hAnsi="Times New Roman" w:cs="Times New Roman"/>
          <w:lang w:val="de-AT"/>
        </w:rPr>
        <w:instrText xml:space="preserve"> ADDIN ZOTERO_ITEM CSL_CITATION {"citationID":"KsyqRCoV","properties":{"formattedCitation":"(Pasolong, 2014)","plainCitation":"(Pasolong, 2014)","noteIndex":0},"citationItems":[{"id":17585,"uris":["http://zotero.org/users/5166781/items/74EEHLGD"],"uri":["http://zotero.org/users/5166781/items/74EEHLGD"],"itemData":{"id":17585,"type":"article","publisher":"Alfabeta Bandung","source":"Google Scholar","title":"Teori administrasi publik","author":[{"family":"Pasolong","given":"Harbani"}],"issued":{"date-parts":[["2014"]]}}}],"schema":"https://github.com/citation-style-language/schema/raw/master/csl-citation.json"} </w:instrText>
      </w:r>
      <w:r w:rsidR="004B65B4">
        <w:rPr>
          <w:rFonts w:ascii="Times New Roman" w:hAnsi="Times New Roman" w:cs="Times New Roman"/>
          <w:lang w:val="de-AT"/>
        </w:rPr>
        <w:fldChar w:fldCharType="separate"/>
      </w:r>
      <w:r w:rsidR="004B65B4" w:rsidRPr="008122F8">
        <w:rPr>
          <w:rFonts w:ascii="Times New Roman" w:hAnsi="Times New Roman" w:cs="Times New Roman"/>
          <w:lang w:val="de-AT"/>
        </w:rPr>
        <w:t>Pasolong, 2014)</w:t>
      </w:r>
      <w:r w:rsidR="004B65B4">
        <w:rPr>
          <w:rFonts w:ascii="Times New Roman" w:hAnsi="Times New Roman" w:cs="Times New Roman"/>
          <w:lang w:val="de-AT"/>
        </w:rPr>
        <w:fldChar w:fldCharType="end"/>
      </w:r>
      <w:r w:rsidR="004B65B4">
        <w:rPr>
          <w:rFonts w:ascii="Times New Roman" w:hAnsi="Times New Roman" w:cs="Times New Roman"/>
          <w:lang w:val="de-AT"/>
        </w:rPr>
        <w:t xml:space="preserve">. </w:t>
      </w:r>
      <w:r w:rsidRPr="00C77F8C">
        <w:rPr>
          <w:rFonts w:ascii="Times New Roman" w:hAnsi="Times New Roman" w:cs="Times New Roman"/>
          <w:lang w:val="de-AT"/>
        </w:rPr>
        <w:t xml:space="preserve">Salah satu ukuran keberhasilan menyakikan sebuah pelayanan yang berkualitas, sangat tergantung pada tingkat kepuasan pelanggan yang dilayani. Pendapat tersebut artinya menuju pada pelayanan eksternal, dari perspektif pelanggan, lebih utama atau lebih didahulukan apabila ingin mencapai kinerja pelayanan yang berkualitas. Menurut Lukman </w:t>
      </w:r>
      <w:r w:rsidRPr="00C77F8C">
        <w:rPr>
          <w:rFonts w:ascii="Times New Roman" w:hAnsi="Times New Roman" w:cs="Times New Roman"/>
          <w:lang w:val="de-AT"/>
        </w:rPr>
        <w:lastRenderedPageBreak/>
        <w:t xml:space="preserve">terkait konsep kualitas berkaitan erat dengan pencapaian standar atau target yang diharapkan atau tuntutan dari pihak pelanggan yang dilayani. Dalam kaitan ini terlihat bahwa konsep kualitas berkaitan dengan pelanggan atau masyarakat yang dilayani. Pelayanan yang diberikan kepada pelanggan, harus sesuai dengan standar pelayanan yang diberikan kepada pelanggan, harus sesuai dengan standar pelayanan yang telah ditentukan sebagai pedoman dalam memberikan pelayanan. </w:t>
      </w:r>
      <w:r w:rsidR="004B65B4">
        <w:rPr>
          <w:rFonts w:ascii="Times New Roman" w:hAnsi="Times New Roman" w:cs="Times New Roman"/>
          <w:lang w:val="de-AT"/>
        </w:rPr>
        <w:fldChar w:fldCharType="begin"/>
      </w:r>
      <w:r w:rsidR="004B65B4">
        <w:rPr>
          <w:rFonts w:ascii="Times New Roman" w:hAnsi="Times New Roman" w:cs="Times New Roman"/>
          <w:lang w:val="de-AT"/>
        </w:rPr>
        <w:instrText xml:space="preserve"> ADDIN ZOTERO_ITEM CSL_CITATION {"citationID":"GyOy7s7G","properties":{"formattedCitation":"(Lukman, 2000)","plainCitation":"(Lukman, 2000)","noteIndex":0},"citationItems":[{"id":17587,"uris":["http://zotero.org/users/5166781/items/NW7J6XFG"],"uri":["http://zotero.org/users/5166781/items/NW7J6XFG"],"itemData":{"id":17587,"type":"article","publisher":"Jakarta: Stia Lan Press","source":"Google Scholar","title":"Manajemen kualitas pelayanan","author":[{"family":"Lukman","given":"Sampara"}],"issued":{"date-parts":[["2000"]]}}}],"schema":"https://github.com/citation-style-language/schema/raw/master/csl-citation.json"} </w:instrText>
      </w:r>
      <w:r w:rsidR="004B65B4">
        <w:rPr>
          <w:rFonts w:ascii="Times New Roman" w:hAnsi="Times New Roman" w:cs="Times New Roman"/>
          <w:lang w:val="de-AT"/>
        </w:rPr>
        <w:fldChar w:fldCharType="separate"/>
      </w:r>
      <w:r w:rsidR="004B65B4" w:rsidRPr="008122F8">
        <w:rPr>
          <w:rFonts w:ascii="Times New Roman" w:hAnsi="Times New Roman" w:cs="Times New Roman"/>
          <w:lang w:val="de-AT"/>
        </w:rPr>
        <w:t>(Lukman, 2000)</w:t>
      </w:r>
      <w:r w:rsidR="004B65B4">
        <w:rPr>
          <w:rFonts w:ascii="Times New Roman" w:hAnsi="Times New Roman" w:cs="Times New Roman"/>
          <w:lang w:val="de-AT"/>
        </w:rPr>
        <w:fldChar w:fldCharType="end"/>
      </w:r>
      <w:r w:rsidR="004B65B4">
        <w:rPr>
          <w:rFonts w:ascii="Times New Roman" w:hAnsi="Times New Roman" w:cs="Times New Roman"/>
          <w:lang w:val="de-AT"/>
        </w:rPr>
        <w:t xml:space="preserve">. </w:t>
      </w:r>
      <w:r w:rsidRPr="00C77F8C">
        <w:rPr>
          <w:rFonts w:ascii="Times New Roman" w:hAnsi="Times New Roman" w:cs="Times New Roman"/>
          <w:lang w:val="de-AT"/>
        </w:rPr>
        <w:t xml:space="preserve"> </w:t>
      </w:r>
    </w:p>
    <w:p w:rsidR="00C77F8C" w:rsidRPr="00C77F8C" w:rsidRDefault="00C77F8C" w:rsidP="00C77F8C">
      <w:pPr>
        <w:spacing w:line="240" w:lineRule="auto"/>
        <w:jc w:val="both"/>
        <w:rPr>
          <w:rFonts w:ascii="Times New Roman" w:hAnsi="Times New Roman" w:cs="Times New Roman"/>
          <w:lang w:val="de-AT"/>
        </w:rPr>
      </w:pPr>
      <w:r w:rsidRPr="00C77F8C">
        <w:rPr>
          <w:rFonts w:ascii="Times New Roman" w:hAnsi="Times New Roman" w:cs="Times New Roman"/>
          <w:lang w:val="de-AT"/>
        </w:rPr>
        <w:t>Sistem informasi manajemen Menurut Barry E.Cushing adalah Suatu sistem informasi manajemen adalah kumpulan dari manusia dan sumber daya modal di dalam suatu organisasi yang bertanggung jawab mengumpulkan dan mengolah data untuk mengahasilkan informasi yang berguna untuk semua tingkatan manajemen di dalam kegiatan perencanaan dan pengendalian</w:t>
      </w:r>
      <w:r w:rsidR="004B65B4">
        <w:rPr>
          <w:rFonts w:ascii="Times New Roman" w:hAnsi="Times New Roman" w:cs="Times New Roman"/>
          <w:lang w:val="de-AT"/>
        </w:rPr>
        <w:t xml:space="preserve">. </w:t>
      </w:r>
      <w:r w:rsidR="004B65B4">
        <w:rPr>
          <w:rFonts w:ascii="Times New Roman" w:hAnsi="Times New Roman" w:cs="Times New Roman"/>
          <w:lang w:val="de-AT"/>
        </w:rPr>
        <w:fldChar w:fldCharType="begin"/>
      </w:r>
      <w:r w:rsidR="004B65B4">
        <w:rPr>
          <w:rFonts w:ascii="Times New Roman" w:hAnsi="Times New Roman" w:cs="Times New Roman"/>
          <w:lang w:val="de-AT"/>
        </w:rPr>
        <w:instrText xml:space="preserve"> ADDIN ZOTERO_ITEM CSL_CITATION {"citationID":"8T6Tr2gA","properties":{"formattedCitation":"(Nugraha dkk., 2010)","plainCitation":"(Nugraha dkk., 2010)","noteIndex":0},"citationItems":[{"id":17149,"uris":["http://zotero.org/users/5166781/items/UM6ITI8H"],"uri":["http://zotero.org/users/5166781/items/UM6ITI8H"],"itemData":{"id":17149,"type":"article-journal","container-title":"Applied Physics Letters","issue":"9","note":"publisher: American Institute of Physics","page":"091905","source":"Google Scholar","title":"Dielectric constant model for environmental effects on the exciton energies of single wall carbon nanotubes","volume":"97","author":[{"family":"Nugraha","given":"A. R. T."},{"family":"Saito","given":"R."},{"family":"Sato","given":"K."},{"family":"Araujo","given":"P. T."},{"family":"Jorio","given":"A."},{"family":"Dresselhaus","given":"M. S."}],"issued":{"date-parts":[["2010"]]}}}],"schema":"https://github.com/citation-style-language/schema/raw/master/csl-citation.json"} </w:instrText>
      </w:r>
      <w:r w:rsidR="004B65B4">
        <w:rPr>
          <w:rFonts w:ascii="Times New Roman" w:hAnsi="Times New Roman" w:cs="Times New Roman"/>
          <w:lang w:val="de-AT"/>
        </w:rPr>
        <w:fldChar w:fldCharType="separate"/>
      </w:r>
      <w:r w:rsidR="004B65B4" w:rsidRPr="008122F8">
        <w:rPr>
          <w:rFonts w:ascii="Times New Roman" w:hAnsi="Times New Roman" w:cs="Times New Roman"/>
          <w:lang w:val="de-AT"/>
        </w:rPr>
        <w:t>(Nugraha dkk., 2010)</w:t>
      </w:r>
      <w:r w:rsidR="004B65B4">
        <w:rPr>
          <w:rFonts w:ascii="Times New Roman" w:hAnsi="Times New Roman" w:cs="Times New Roman"/>
          <w:lang w:val="de-AT"/>
        </w:rPr>
        <w:fldChar w:fldCharType="end"/>
      </w:r>
      <w:r w:rsidR="004B65B4">
        <w:rPr>
          <w:rFonts w:ascii="Times New Roman" w:hAnsi="Times New Roman" w:cs="Times New Roman"/>
          <w:lang w:val="de-AT"/>
        </w:rPr>
        <w:t xml:space="preserve">. </w:t>
      </w:r>
      <w:r w:rsidRPr="00C77F8C">
        <w:rPr>
          <w:rFonts w:ascii="Times New Roman" w:hAnsi="Times New Roman" w:cs="Times New Roman"/>
          <w:lang w:val="de-AT"/>
        </w:rPr>
        <w:t xml:space="preserve">Sedangkan menurut George M.Scott, yang dimaksud dengan Sistem Informasi Manajemen adalah ‘Sistem Informasi Manajemen adalah serangkaian sub-sistem informasi yang menyeluruh dan terkoordinasi dan secara rasional terpadu yang mampu yang mampu mentransformasi data sehingga menjadi informasi lewat serangkaian cara guna meningkatkan produktivitas yang sesuai dengan gaya dan sifat manajer atas dasar kriteria mutu yang telah ditetapkan. </w:t>
      </w:r>
      <w:r w:rsidR="004B65B4">
        <w:rPr>
          <w:rFonts w:ascii="Times New Roman" w:hAnsi="Times New Roman" w:cs="Times New Roman"/>
          <w:lang w:val="de-AT"/>
        </w:rPr>
        <w:fldChar w:fldCharType="begin"/>
      </w:r>
      <w:r w:rsidR="004B65B4">
        <w:rPr>
          <w:rFonts w:ascii="Times New Roman" w:hAnsi="Times New Roman" w:cs="Times New Roman"/>
          <w:lang w:val="de-AT"/>
        </w:rPr>
        <w:instrText xml:space="preserve"> ADDIN ZOTERO_ITEM CSL_CITATION {"citationID":"wES0heLQ","properties":{"formattedCitation":"(Nugroho &amp; Warsono, 2012)","plainCitation":"(Nugroho &amp; Warsono, 2012)","noteIndex":0},"citationItems":[{"id":17581,"uris":["http://zotero.org/users/5166781/items/2T65MHGA"],"uri":["http://zotero.org/users/5166781/items/2T65MHGA"],"itemData":{"id":17581,"type":"article-journal","container-title":"Journal of Public Policy and Management Review","issue":"2","page":"211–220","source":"Google Scholar","title":"Evaluasi Penerapan Sistem Informasi Administrasi Kependudukan (SIAK) Pada Dinas Kependudukan Dan Pencatatan Sipil Kota Semarang","volume":"1","author":[{"family":"Nugroho","given":"Puguh Adi"},{"family":"Warsono","given":"Hardi"}],"issued":{"date-parts":[["2012"]]}}}],"schema":"https://github.com/citation-style-language/schema/raw/master/csl-citation.json"} </w:instrText>
      </w:r>
      <w:r w:rsidR="004B65B4">
        <w:rPr>
          <w:rFonts w:ascii="Times New Roman" w:hAnsi="Times New Roman" w:cs="Times New Roman"/>
          <w:lang w:val="de-AT"/>
        </w:rPr>
        <w:fldChar w:fldCharType="separate"/>
      </w:r>
      <w:r w:rsidR="004B65B4" w:rsidRPr="008122F8">
        <w:rPr>
          <w:rFonts w:ascii="Times New Roman" w:hAnsi="Times New Roman" w:cs="Times New Roman"/>
          <w:lang w:val="de-AT"/>
        </w:rPr>
        <w:t>(Nugroho &amp; Warsono, 2012)</w:t>
      </w:r>
      <w:r w:rsidR="004B65B4">
        <w:rPr>
          <w:rFonts w:ascii="Times New Roman" w:hAnsi="Times New Roman" w:cs="Times New Roman"/>
          <w:lang w:val="de-AT"/>
        </w:rPr>
        <w:fldChar w:fldCharType="end"/>
      </w:r>
      <w:r w:rsidR="004B65B4">
        <w:rPr>
          <w:rFonts w:ascii="Times New Roman" w:hAnsi="Times New Roman" w:cs="Times New Roman"/>
          <w:lang w:val="de-AT"/>
        </w:rPr>
        <w:t>.</w:t>
      </w:r>
    </w:p>
    <w:p w:rsidR="00C77F8C" w:rsidRPr="00C77F8C" w:rsidRDefault="00C77F8C" w:rsidP="00C77F8C">
      <w:pPr>
        <w:spacing w:line="240" w:lineRule="auto"/>
        <w:jc w:val="both"/>
        <w:rPr>
          <w:rFonts w:ascii="Times New Roman" w:hAnsi="Times New Roman" w:cs="Times New Roman"/>
          <w:lang w:val="de-AT"/>
        </w:rPr>
      </w:pPr>
      <w:r w:rsidRPr="00C77F8C">
        <w:rPr>
          <w:rFonts w:ascii="Times New Roman" w:hAnsi="Times New Roman" w:cs="Times New Roman"/>
          <w:lang w:val="de-AT"/>
        </w:rPr>
        <w:t>Berdasarkan  Peraturan Menteri Dalam Negeri Republik Indonesia Nomor 95 Tahun 2019 Tentang  Sistem Informasi Administrasi Kependudukan, Penjelasan mengenai  Administrasi Kependudukan adalah rangkaian kegiatan penataan dan penertiban dalam penerbitan dokumen dan Data Kependudukan melalui Pendaftaran Penduduk, Pencatatan Sipil, pengelolaan informasi Administrasi Kependudukan serta pendayagunaan hasilnya untuk pelayanan publik dan pembangunan sektor lain. Selanjutnya  definisi dari Sistem Informasi Administrasi Kependudukan yang selanjutnya disingkat SIAK adalah sistem informasi yang memanfaatkan teknologi informasi dan komunikasi untuk memfasilitasi pengelolaan informasi Administrasi Kependudukan di tingkat penyelenggara dan instansi pelaksana sebagai satu kesatuan.</w:t>
      </w:r>
    </w:p>
    <w:p w:rsidR="00C77F8C" w:rsidRPr="008122F8" w:rsidRDefault="00C77F8C" w:rsidP="00C77F8C">
      <w:pPr>
        <w:spacing w:line="240" w:lineRule="auto"/>
        <w:jc w:val="both"/>
        <w:rPr>
          <w:rFonts w:ascii="Times New Roman" w:hAnsi="Times New Roman" w:cs="Times New Roman"/>
          <w:lang w:val="de-AT"/>
        </w:rPr>
      </w:pPr>
      <w:r w:rsidRPr="008122F8">
        <w:rPr>
          <w:rFonts w:ascii="Times New Roman" w:hAnsi="Times New Roman" w:cs="Times New Roman"/>
          <w:lang w:val="de-AT"/>
        </w:rPr>
        <w:lastRenderedPageBreak/>
        <w:t>Dalam pengertian efektivitas menurut pendapat Handoko, efektivitas merupakan suatu kemampuan yang memilih tujuan dan arah yang tepat atau peralatan dalam mencapai tujuan yang telah ditetapkan. Dapat disimpulakan bahwa pencapaian tujuan ini merupakan tolak ukur yang banyak digunakan sebagai menentukan efektifitas dalam organisasi. Kemudian pendapat lain oleh</w:t>
      </w:r>
      <w:r w:rsidR="004B65B4" w:rsidRPr="008122F8">
        <w:rPr>
          <w:rFonts w:ascii="Times New Roman" w:hAnsi="Times New Roman" w:cs="Times New Roman"/>
          <w:lang w:val="de-AT"/>
        </w:rPr>
        <w:t xml:space="preserve"> </w:t>
      </w:r>
      <w:r w:rsidR="00B75B46">
        <w:rPr>
          <w:rFonts w:ascii="Times New Roman" w:hAnsi="Times New Roman" w:cs="Times New Roman"/>
        </w:rPr>
        <w:fldChar w:fldCharType="begin"/>
      </w:r>
      <w:r w:rsidR="00B75B46" w:rsidRPr="008122F8">
        <w:rPr>
          <w:rFonts w:ascii="Times New Roman" w:hAnsi="Times New Roman" w:cs="Times New Roman"/>
          <w:lang w:val="de-AT"/>
        </w:rPr>
        <w:instrText xml:space="preserve"> ADDIN ZOTERO_ITEM CSL_CITATION {"citationID":"QPEmjSZb","properties":{"formattedCitation":"(Siagian, 2002)","plainCitation":"(Siagian, 2002)","noteIndex":0},"citationItems":[{"id":17588,"uris":["http://zotero.org/users/5166781/items/FELL8764"],"uri":["http://zotero.org/users/5166781/items/FELL8764"],"itemData":{"id":17588,"type":"article-journal","note":"publisher: Bumi Aksara","source":"Google Scholar","title":"Manajemen sumber daya manusia","author":[{"family":"Siagian","given":"Sondang P."}],"issued":{"date-parts":[["2002"]]}}}],"schema":"https://github.com/citation-style-language/schema/raw/master/csl-citation.json"} </w:instrText>
      </w:r>
      <w:r w:rsidR="00B75B46">
        <w:rPr>
          <w:rFonts w:ascii="Times New Roman" w:hAnsi="Times New Roman" w:cs="Times New Roman"/>
        </w:rPr>
        <w:fldChar w:fldCharType="separate"/>
      </w:r>
      <w:r w:rsidR="00B75B46" w:rsidRPr="008122F8">
        <w:rPr>
          <w:rFonts w:ascii="Times New Roman" w:hAnsi="Times New Roman" w:cs="Times New Roman"/>
          <w:lang w:val="de-AT"/>
        </w:rPr>
        <w:t>Siagian, (2002)</w:t>
      </w:r>
      <w:r w:rsidR="00B75B46">
        <w:rPr>
          <w:rFonts w:ascii="Times New Roman" w:hAnsi="Times New Roman" w:cs="Times New Roman"/>
        </w:rPr>
        <w:fldChar w:fldCharType="end"/>
      </w:r>
      <w:r w:rsidRPr="008122F8">
        <w:rPr>
          <w:rFonts w:ascii="Times New Roman" w:hAnsi="Times New Roman" w:cs="Times New Roman"/>
          <w:lang w:val="de-AT"/>
        </w:rPr>
        <w:t xml:space="preserve"> menjelaskan dalam artinya   efektifitas  kerja  ialah  efektivitas dalam  menyelesaikan pekerjaan  tepat  pada  waktu  yang  ditentukan  karena untuk menilai  apakah  suatu  pelaksanaan  tugas  itu dapat dinilai baik  atau  tidak, maka  sangat  tergantung  bilamana  tugas   itu  diselesaikannya. Dan jika  tidak maka dengan demikian pula terutama menjawab pertanyaan bagaimana cara melaksanakan tugas serta berapa biaya yang akan dikeluarkannya.</w:t>
      </w:r>
    </w:p>
    <w:p w:rsidR="00C77F8C" w:rsidRPr="008122F8" w:rsidRDefault="00C77F8C" w:rsidP="00384F5C">
      <w:pPr>
        <w:spacing w:line="240" w:lineRule="auto"/>
        <w:jc w:val="both"/>
        <w:rPr>
          <w:rFonts w:ascii="Times New Roman" w:hAnsi="Times New Roman" w:cs="Times New Roman"/>
          <w:lang w:val="de-AT"/>
        </w:rPr>
      </w:pPr>
      <w:r w:rsidRPr="008122F8">
        <w:rPr>
          <w:rFonts w:ascii="Times New Roman" w:hAnsi="Times New Roman" w:cs="Times New Roman"/>
          <w:lang w:val="de-AT"/>
        </w:rPr>
        <w:t xml:space="preserve">Efektivitas organisasi menurut </w:t>
      </w:r>
      <w:r w:rsidR="00B75B46">
        <w:rPr>
          <w:rFonts w:ascii="Times New Roman" w:hAnsi="Times New Roman" w:cs="Times New Roman"/>
        </w:rPr>
        <w:fldChar w:fldCharType="begin"/>
      </w:r>
      <w:r w:rsidR="00B75B46" w:rsidRPr="008122F8">
        <w:rPr>
          <w:rFonts w:ascii="Times New Roman" w:hAnsi="Times New Roman" w:cs="Times New Roman"/>
          <w:lang w:val="de-AT"/>
        </w:rPr>
        <w:instrText xml:space="preserve"> ADDIN ZOTERO_ITEM CSL_CITATION {"citationID":"OdxMiUXN","properties":{"formattedCitation":"(Gibson dkk., 1996)","plainCitation":"(Gibson dkk., 1996)","noteIndex":0},"citationItems":[{"id":17590,"uris":["http://zotero.org/users/5166781/items/NRP58DQ3"],"uri":["http://zotero.org/users/5166781/items/NRP58DQ3"],"itemData":{"id":17590,"type":"article-journal","container-title":"Jakarta: Erlangga","source":"Google Scholar","title":"Organisasi dan Manajemen: Perilaku, Struktur dan Proses","title-short":"Organisasi dan Manajemen","author":[{"family":"Gibson","given":"James L."},{"family":"Ivancevich","given":"John M."},{"family":"Donnelly Jr","given":"J."}],"issued":{"date-parts":[["1996"]]}}}],"schema":"https://github.com/citation-style-language/schema/raw/master/csl-citation.json"} </w:instrText>
      </w:r>
      <w:r w:rsidR="00B75B46">
        <w:rPr>
          <w:rFonts w:ascii="Times New Roman" w:hAnsi="Times New Roman" w:cs="Times New Roman"/>
        </w:rPr>
        <w:fldChar w:fldCharType="separate"/>
      </w:r>
      <w:r w:rsidR="00B75B46" w:rsidRPr="008122F8">
        <w:rPr>
          <w:rFonts w:ascii="Times New Roman" w:hAnsi="Times New Roman" w:cs="Times New Roman"/>
          <w:lang w:val="de-AT"/>
        </w:rPr>
        <w:t>Gibson dkk., (1996)</w:t>
      </w:r>
      <w:r w:rsidR="00B75B46">
        <w:rPr>
          <w:rFonts w:ascii="Times New Roman" w:hAnsi="Times New Roman" w:cs="Times New Roman"/>
        </w:rPr>
        <w:fldChar w:fldCharType="end"/>
      </w:r>
      <w:r w:rsidR="00B75B46" w:rsidRPr="008122F8">
        <w:rPr>
          <w:rFonts w:ascii="Times New Roman" w:hAnsi="Times New Roman" w:cs="Times New Roman"/>
          <w:lang w:val="de-AT"/>
        </w:rPr>
        <w:t xml:space="preserve"> </w:t>
      </w:r>
      <w:r w:rsidRPr="008122F8">
        <w:rPr>
          <w:rFonts w:ascii="Times New Roman" w:hAnsi="Times New Roman" w:cs="Times New Roman"/>
          <w:lang w:val="de-AT"/>
        </w:rPr>
        <w:t>bahwa ukuran efektivitas organisasi, meliputi diantara lain, sebagai berikut: (1) Produksi merupakan salah satu  kemampuan  organisasi  dalam memproduksi  jumlah  dan mutu output sesuai dengan permintaan lingkungan tersebut; (2) Efesiensi adalah perbandingan (ratio) antara output dengan input; (3) Kepuasaan   merupakan tolak  ukuran  dalam  menunjukan  tingkat  dimana  organisasi dapat memenuhi kebutuhan masyarakat tersebut; (4) Keunggulan   adalah   tingkat   dimana   keorganisasian   dapat berjalan dengan baik   dan   benar-benar  tanggap terhadap perubahan internal dan eksternal yang menjadi faktor utama; dan (5) Pengembangan merupakan mengukur kemampuan organisasi dalam meningkatkan kapasitas dan kualitas dalam menghadapi tuntutan masyarakat serta lingkungan disekitarnya.</w:t>
      </w:r>
    </w:p>
    <w:p w:rsidR="0016313F" w:rsidRDefault="001739CB" w:rsidP="00384F5C">
      <w:pPr>
        <w:pStyle w:val="Heading1"/>
        <w:numPr>
          <w:ilvl w:val="0"/>
          <w:numId w:val="2"/>
        </w:numPr>
        <w:ind w:left="-284" w:firstLine="284"/>
        <w:jc w:val="both"/>
        <w:rPr>
          <w:bCs/>
          <w:lang w:val="id-ID"/>
        </w:rPr>
      </w:pPr>
      <w:r w:rsidRPr="00384F5C">
        <w:rPr>
          <w:bCs/>
          <w:lang w:val="id-ID"/>
        </w:rPr>
        <w:t>Metodologi Penelitian</w:t>
      </w:r>
    </w:p>
    <w:p w:rsidR="00C77F8C" w:rsidRPr="00123E1C" w:rsidRDefault="00C77F8C" w:rsidP="00123E1C">
      <w:pPr>
        <w:spacing w:line="240" w:lineRule="auto"/>
        <w:jc w:val="both"/>
        <w:rPr>
          <w:rFonts w:ascii="Times New Roman" w:hAnsi="Times New Roman" w:cs="Times New Roman"/>
          <w:sz w:val="24"/>
          <w:szCs w:val="24"/>
          <w:lang w:eastAsia="id-ID"/>
        </w:rPr>
      </w:pPr>
      <w:r w:rsidRPr="00C77F8C">
        <w:rPr>
          <w:rFonts w:ascii="Times New Roman" w:hAnsi="Times New Roman" w:cs="Times New Roman"/>
          <w:lang w:val="id-ID"/>
        </w:rPr>
        <w:t xml:space="preserve">Metode penelitian yang digunakan dalam penelitian “Efektivitas  Penerapan  Sistem Informasi Administrasi Kependudukan (SIAK)  Dalam Rangka  Optimalisasi Pelayanan Publik di Kota Pontianak” adalah penelitian Deskriptif Kualitatif. </w:t>
      </w:r>
      <w:r w:rsidRPr="00C77F8C">
        <w:rPr>
          <w:rFonts w:ascii="Times New Roman" w:hAnsi="Times New Roman" w:cs="Times New Roman"/>
        </w:rPr>
        <w:t xml:space="preserve">Lokasi Penelitian ini dilakukan di Dinas Kependudukan dan Pencatatan Sipil Pontianak. </w:t>
      </w:r>
      <w:r w:rsidRPr="00C77F8C">
        <w:rPr>
          <w:rFonts w:ascii="Times New Roman" w:hAnsi="Times New Roman" w:cs="Times New Roman"/>
          <w:lang w:eastAsia="id-ID"/>
        </w:rPr>
        <w:t xml:space="preserve">Teknik yang digunakan dalam mengumpulkan data dalam penelitian ini, </w:t>
      </w:r>
      <w:r w:rsidRPr="00C77F8C">
        <w:rPr>
          <w:rFonts w:ascii="Times New Roman" w:hAnsi="Times New Roman" w:cs="Times New Roman"/>
          <w:lang w:eastAsia="id-ID"/>
        </w:rPr>
        <w:lastRenderedPageBreak/>
        <w:t>yaitu: (1) Wawancara mendalam; (2) Observasi; dan (3) Studi Dokumentasi</w:t>
      </w:r>
      <w:r w:rsidRPr="00C77F8C">
        <w:rPr>
          <w:rFonts w:ascii="Times New Roman" w:hAnsi="Times New Roman" w:cs="Times New Roman"/>
          <w:sz w:val="24"/>
          <w:szCs w:val="24"/>
          <w:lang w:eastAsia="id-ID"/>
        </w:rPr>
        <w:t xml:space="preserve">. </w:t>
      </w:r>
    </w:p>
    <w:p w:rsidR="0016313F" w:rsidRDefault="009430E2" w:rsidP="00384F5C">
      <w:pPr>
        <w:pStyle w:val="Heading1"/>
        <w:numPr>
          <w:ilvl w:val="0"/>
          <w:numId w:val="2"/>
        </w:numPr>
        <w:ind w:left="-284" w:firstLine="284"/>
        <w:jc w:val="both"/>
        <w:rPr>
          <w:bCs/>
          <w:lang w:val="id-ID"/>
        </w:rPr>
      </w:pPr>
      <w:r w:rsidRPr="00384F5C">
        <w:rPr>
          <w:bCs/>
          <w:lang w:val="id-ID"/>
        </w:rPr>
        <w:t>Hasil dan Diskusi</w:t>
      </w:r>
    </w:p>
    <w:p w:rsidR="00C77F8C" w:rsidRPr="00123E1C" w:rsidRDefault="00C77F8C" w:rsidP="00123E1C">
      <w:pPr>
        <w:pStyle w:val="ListParagraph"/>
        <w:numPr>
          <w:ilvl w:val="1"/>
          <w:numId w:val="2"/>
        </w:numPr>
        <w:spacing w:after="200" w:line="240" w:lineRule="auto"/>
        <w:ind w:left="426"/>
        <w:jc w:val="both"/>
        <w:rPr>
          <w:rFonts w:ascii="Times New Roman" w:hAnsi="Times New Roman" w:cs="Times New Roman"/>
          <w:b/>
        </w:rPr>
      </w:pPr>
      <w:r w:rsidRPr="00123E1C">
        <w:rPr>
          <w:rFonts w:ascii="Times New Roman" w:hAnsi="Times New Roman" w:cs="Times New Roman"/>
          <w:b/>
        </w:rPr>
        <w:t xml:space="preserve">Sistem Informasi Administrasi Kependudukan (SIAK) di Pontianak dapat mempermudah masyarakat dalam mengurus administrasi kependudukan </w:t>
      </w:r>
    </w:p>
    <w:p w:rsidR="00C77F8C" w:rsidRPr="00123E1C" w:rsidRDefault="00C77F8C" w:rsidP="00123E1C">
      <w:pPr>
        <w:spacing w:line="240" w:lineRule="auto"/>
        <w:ind w:left="360"/>
        <w:jc w:val="both"/>
        <w:rPr>
          <w:rFonts w:ascii="Times New Roman" w:hAnsi="Times New Roman" w:cs="Times New Roman"/>
          <w:lang w:val="de-AT"/>
        </w:rPr>
      </w:pPr>
      <w:r w:rsidRPr="00123E1C">
        <w:rPr>
          <w:rFonts w:ascii="Times New Roman" w:hAnsi="Times New Roman" w:cs="Times New Roman"/>
        </w:rPr>
        <w:t xml:space="preserve">Sistem informasi adalah suatu sistem dalam suatu organisasi yang mempertemukan kebutuhan harian yang mendukung fungsi operasi organisasi yang bersifat manajerial pengolahan transaksi dengan kegiatan strategi dari suatu organisasi untuk dapat menyediakan kepada pihak luar tertentu dengan informasi yang diperlukan untuk mengambil keputusan. </w:t>
      </w:r>
      <w:r w:rsidRPr="00123E1C">
        <w:rPr>
          <w:rFonts w:ascii="Times New Roman" w:hAnsi="Times New Roman" w:cs="Times New Roman"/>
          <w:lang w:val="de-AT"/>
        </w:rPr>
        <w:t>Seiring dengan perkembangan zaman, kemajuan teknologi pun berkembang sangat pesat. Hal ini dapat dilihat dari ketergantungan manusia akan informasi semakin bertambah sehingga kualitas informasi pun harus selalu di tingkatkan karena informasi mempunyai dampak yang cukup besar terhadap perkembangan lembaga atau instansi</w:t>
      </w:r>
      <w:r w:rsidR="00B75B46">
        <w:rPr>
          <w:rFonts w:ascii="Times New Roman" w:hAnsi="Times New Roman" w:cs="Times New Roman"/>
          <w:lang w:val="de-AT"/>
        </w:rPr>
        <w:t xml:space="preserve">. </w:t>
      </w:r>
      <w:r w:rsidR="00B75B46">
        <w:rPr>
          <w:rFonts w:ascii="Times New Roman" w:hAnsi="Times New Roman" w:cs="Times New Roman"/>
          <w:lang w:val="de-AT"/>
        </w:rPr>
        <w:fldChar w:fldCharType="begin"/>
      </w:r>
      <w:r w:rsidR="00B75B46">
        <w:rPr>
          <w:rFonts w:ascii="Times New Roman" w:hAnsi="Times New Roman" w:cs="Times New Roman"/>
          <w:lang w:val="de-AT"/>
        </w:rPr>
        <w:instrText xml:space="preserve"> ADDIN ZOTERO_ITEM CSL_CITATION {"citationID":"ED9g6EIK","properties":{"formattedCitation":"(ZULKARNAEN dkk., 2019)","plainCitation":"(ZULKARNAEN dkk., 2019)","noteIndex":0},"citationItems":[{"id":17591,"uris":["http://zotero.org/users/5166781/items/7SSR9SMI"],"uri":["http://zotero.org/users/5166781/items/7SSR9SMI"],"itemData":{"id":17591,"type":"article-journal","container-title":"Jurnal Manajemen Informatika Dan Sistem Informasi","issue":"1","page":"57–62","source":"Google Scholar","title":"Sistem Informasi Administrasi Kependudukan Kelurahan Rembige Berbasis Web","volume":"2","author":[{"family":"ZULKARNAEN","given":"MUHAMMAD FAUZI"},{"family":"Putri","given":"Lulu Luciana"},{"family":"Asyari","given":"Hasyim"}],"issued":{"date-parts":[["2019"]]}}}],"schema":"https://github.com/citation-style-language/schema/raw/master/csl-citation.json"} </w:instrText>
      </w:r>
      <w:r w:rsidR="00B75B46">
        <w:rPr>
          <w:rFonts w:ascii="Times New Roman" w:hAnsi="Times New Roman" w:cs="Times New Roman"/>
          <w:lang w:val="de-AT"/>
        </w:rPr>
        <w:fldChar w:fldCharType="separate"/>
      </w:r>
      <w:r w:rsidR="00B75B46" w:rsidRPr="008122F8">
        <w:rPr>
          <w:rFonts w:ascii="Times New Roman" w:hAnsi="Times New Roman" w:cs="Times New Roman"/>
          <w:lang w:val="de-AT"/>
        </w:rPr>
        <w:t>(ZULKARNAEN dkk., 2019)</w:t>
      </w:r>
      <w:r w:rsidR="00B75B46">
        <w:rPr>
          <w:rFonts w:ascii="Times New Roman" w:hAnsi="Times New Roman" w:cs="Times New Roman"/>
          <w:lang w:val="de-AT"/>
        </w:rPr>
        <w:fldChar w:fldCharType="end"/>
      </w:r>
      <w:r w:rsidR="00B75B46">
        <w:rPr>
          <w:rFonts w:ascii="Times New Roman" w:hAnsi="Times New Roman" w:cs="Times New Roman"/>
          <w:lang w:val="de-AT"/>
        </w:rPr>
        <w:t>.</w:t>
      </w:r>
      <w:r w:rsidRPr="00123E1C">
        <w:rPr>
          <w:rFonts w:ascii="Times New Roman" w:hAnsi="Times New Roman" w:cs="Times New Roman"/>
          <w:lang w:val="de-AT"/>
        </w:rPr>
        <w:t xml:space="preserve"> Administrasi kependudukan adalah bagian sistem dari administrasi negara, memiliki peranan penting dalam pemerintahan dan pembangunan penyelenggaraan administrasi kependudukan</w:t>
      </w:r>
      <w:r w:rsidR="00B75B46">
        <w:rPr>
          <w:rFonts w:ascii="Times New Roman" w:hAnsi="Times New Roman" w:cs="Times New Roman"/>
          <w:lang w:val="de-AT"/>
        </w:rPr>
        <w:t xml:space="preserve">. </w:t>
      </w:r>
      <w:r w:rsidR="00B75B46">
        <w:rPr>
          <w:rFonts w:ascii="Times New Roman" w:hAnsi="Times New Roman" w:cs="Times New Roman"/>
          <w:lang w:val="de-AT"/>
        </w:rPr>
        <w:fldChar w:fldCharType="begin"/>
      </w:r>
      <w:r w:rsidR="00B75B46">
        <w:rPr>
          <w:rFonts w:ascii="Times New Roman" w:hAnsi="Times New Roman" w:cs="Times New Roman"/>
          <w:lang w:val="de-AT"/>
        </w:rPr>
        <w:instrText xml:space="preserve"> ADDIN ZOTERO_ITEM CSL_CITATION {"citationID":"L0euuwDl","properties":{"formattedCitation":"(Purwanti, 2018)","plainCitation":"(Purwanti, 2018)","noteIndex":0},"citationItems":[{"id":17594,"uris":["http://zotero.org/users/5166781/items/KA3B9BUS"],"uri":["http://zotero.org/users/5166781/items/KA3B9BUS"],"itemData":{"id":17594,"type":"article-journal","container-title":"Mimbar: Jurnal Penelitian Sosial Dan Politik","issue":"1","page":"59–67","source":"Google Scholar","title":"IMPLEMENTASI KEBIJAKAN PEMERINTAH TENTANG ADMINISTRASI KEPENDUDUKAN","volume":"7","author":[{"family":"Purwanti","given":"Tri"}],"issued":{"date-parts":[["2018"]]}}}],"schema":"https://github.com/citation-style-language/schema/raw/master/csl-citation.json"} </w:instrText>
      </w:r>
      <w:r w:rsidR="00B75B46">
        <w:rPr>
          <w:rFonts w:ascii="Times New Roman" w:hAnsi="Times New Roman" w:cs="Times New Roman"/>
          <w:lang w:val="de-AT"/>
        </w:rPr>
        <w:fldChar w:fldCharType="separate"/>
      </w:r>
      <w:r w:rsidR="00B75B46" w:rsidRPr="008122F8">
        <w:rPr>
          <w:rFonts w:ascii="Times New Roman" w:hAnsi="Times New Roman" w:cs="Times New Roman"/>
          <w:lang w:val="de-AT"/>
        </w:rPr>
        <w:t>(Purwanti, 2018)</w:t>
      </w:r>
      <w:r w:rsidR="00B75B46">
        <w:rPr>
          <w:rFonts w:ascii="Times New Roman" w:hAnsi="Times New Roman" w:cs="Times New Roman"/>
          <w:lang w:val="de-AT"/>
        </w:rPr>
        <w:fldChar w:fldCharType="end"/>
      </w:r>
      <w:r w:rsidR="00B75B46">
        <w:rPr>
          <w:rFonts w:ascii="Times New Roman" w:hAnsi="Times New Roman" w:cs="Times New Roman"/>
          <w:lang w:val="de-AT"/>
        </w:rPr>
        <w:t xml:space="preserve">. </w:t>
      </w:r>
      <w:r w:rsidRPr="00123E1C">
        <w:rPr>
          <w:rFonts w:ascii="Times New Roman" w:hAnsi="Times New Roman" w:cs="Times New Roman"/>
          <w:lang w:val="de-AT"/>
        </w:rPr>
        <w:t xml:space="preserve"> </w:t>
      </w:r>
    </w:p>
    <w:p w:rsidR="00C77F8C" w:rsidRPr="00123E1C" w:rsidRDefault="00C77F8C" w:rsidP="00123E1C">
      <w:pPr>
        <w:spacing w:line="240" w:lineRule="auto"/>
        <w:ind w:left="360"/>
        <w:jc w:val="both"/>
        <w:rPr>
          <w:rFonts w:ascii="Times New Roman" w:hAnsi="Times New Roman" w:cs="Times New Roman"/>
          <w:lang w:val="de-AT"/>
        </w:rPr>
      </w:pPr>
      <w:r w:rsidRPr="00123E1C">
        <w:rPr>
          <w:rFonts w:ascii="Times New Roman" w:hAnsi="Times New Roman" w:cs="Times New Roman"/>
          <w:lang w:val="de-AT"/>
        </w:rPr>
        <w:t xml:space="preserve">Berdasarkan Undang-Undang Republik Indonesia Nomor 23 Tahun 2006 tentang Administrasi Kependudukan ditegaskan bahwa lembaga pelaksana administrasi kependudukan untuk wilayah kabupaten/kota adalah Dinas Kependudukan dan Catatan Sipil yang berwenang memberikan pelayanan kepada tiap-tiap penduduk berkenaan dengan pelaporan peristiwa-peristiwa penting dan kependudukan. Administrasi kependudukan mencatat peristiwa penting kependudukan mulai dari peristiwa kelahiran, perkawinan, pengesahan anak, pengakuan anak, perceraian, kematian, lahir mati, dan lain-lain. Sistem Informasi Administrasi Kependudukan (SIAK) telah dikukuhkan dengan Keputusan Presiden Nomor 88 Tahun 2004 tentang </w:t>
      </w:r>
      <w:r w:rsidRPr="00123E1C">
        <w:rPr>
          <w:rFonts w:ascii="Times New Roman" w:hAnsi="Times New Roman" w:cs="Times New Roman"/>
          <w:lang w:val="de-AT"/>
        </w:rPr>
        <w:lastRenderedPageBreak/>
        <w:t>Pengelolaan Informasi Administrasi Kependudukan</w:t>
      </w:r>
      <w:r w:rsidR="00B75B46">
        <w:rPr>
          <w:rFonts w:ascii="Times New Roman" w:hAnsi="Times New Roman" w:cs="Times New Roman"/>
          <w:lang w:val="de-AT"/>
        </w:rPr>
        <w:t xml:space="preserve">. </w:t>
      </w:r>
      <w:r w:rsidR="00B75B46">
        <w:rPr>
          <w:rFonts w:ascii="Times New Roman" w:hAnsi="Times New Roman" w:cs="Times New Roman"/>
          <w:lang w:val="de-AT"/>
        </w:rPr>
        <w:fldChar w:fldCharType="begin"/>
      </w:r>
      <w:r w:rsidR="00B75B46">
        <w:rPr>
          <w:rFonts w:ascii="Times New Roman" w:hAnsi="Times New Roman" w:cs="Times New Roman"/>
          <w:lang w:val="de-AT"/>
        </w:rPr>
        <w:instrText xml:space="preserve"> ADDIN ZOTERO_ITEM CSL_CITATION {"citationID":"YqXHWu0Q","properties":{"formattedCitation":"(Insani, 2010)","plainCitation":"(Insani, 2010)","noteIndex":0},"citationItems":[{"id":17596,"uris":["http://zotero.org/users/5166781/items/CNT3BAL6"],"uri":["http://zotero.org/users/5166781/items/CNT3BAL6"],"itemData":{"id":17596,"type":"article-journal","container-title":"Jakarta: STIA LAN","source":"Google Scholar","title":"Implementasi Kebijakan Administrasi Kependudukan di Kota Banda Aceh Provinsi Nanggroe Aceh Darussalam","author":[{"family":"Insani","given":"Istyadi"}],"issued":{"date-parts":[["2010"]]}}}],"schema":"https://github.com/citation-style-language/schema/raw/master/csl-citation.json"} </w:instrText>
      </w:r>
      <w:r w:rsidR="00B75B46">
        <w:rPr>
          <w:rFonts w:ascii="Times New Roman" w:hAnsi="Times New Roman" w:cs="Times New Roman"/>
          <w:lang w:val="de-AT"/>
        </w:rPr>
        <w:fldChar w:fldCharType="separate"/>
      </w:r>
      <w:r w:rsidR="00B75B46" w:rsidRPr="008122F8">
        <w:rPr>
          <w:rFonts w:ascii="Times New Roman" w:hAnsi="Times New Roman" w:cs="Times New Roman"/>
          <w:lang w:val="de-AT"/>
        </w:rPr>
        <w:t>(Insani, 2010)</w:t>
      </w:r>
      <w:r w:rsidR="00B75B46">
        <w:rPr>
          <w:rFonts w:ascii="Times New Roman" w:hAnsi="Times New Roman" w:cs="Times New Roman"/>
          <w:lang w:val="de-AT"/>
        </w:rPr>
        <w:fldChar w:fldCharType="end"/>
      </w:r>
      <w:r w:rsidR="00B75B46">
        <w:rPr>
          <w:rFonts w:ascii="Times New Roman" w:hAnsi="Times New Roman" w:cs="Times New Roman"/>
          <w:lang w:val="de-AT"/>
        </w:rPr>
        <w:t>.</w:t>
      </w:r>
      <w:r w:rsidRPr="00123E1C">
        <w:rPr>
          <w:rFonts w:ascii="Times New Roman" w:hAnsi="Times New Roman" w:cs="Times New Roman"/>
          <w:lang w:val="de-AT"/>
        </w:rPr>
        <w:t xml:space="preserve"> SIAK adalah suatu sistem informasi berbasis web yang disusun berdasarkan prosedur-prosedur dan memakai standarisasi khusus yang bertujuan menata sistem administrasi dibidang kependudukan sehingga tercapai tertib administrasi dan juga membantu bagi petugas dijajaran Pemerintah Daer</w:t>
      </w:r>
      <w:r w:rsidR="00B75B46">
        <w:rPr>
          <w:rFonts w:ascii="Times New Roman" w:hAnsi="Times New Roman" w:cs="Times New Roman"/>
          <w:lang w:val="de-AT"/>
        </w:rPr>
        <w:t xml:space="preserve">ah khususnya Dinas Kependudukan </w:t>
      </w:r>
      <w:r w:rsidRPr="00123E1C">
        <w:rPr>
          <w:rFonts w:ascii="Times New Roman" w:hAnsi="Times New Roman" w:cs="Times New Roman"/>
          <w:lang w:val="de-AT"/>
        </w:rPr>
        <w:t>didalam menyelenggarakan layanan kependudukan. SIAK bisa menjadi solusi dari masalah kependudukan yang ada. Dengan adanya pengelolaan data secara online maka kelemahan-kelemahan dari pengolahan data se</w:t>
      </w:r>
      <w:r w:rsidR="00B75B46">
        <w:rPr>
          <w:rFonts w:ascii="Times New Roman" w:hAnsi="Times New Roman" w:cs="Times New Roman"/>
          <w:lang w:val="de-AT"/>
        </w:rPr>
        <w:t xml:space="preserve">cara konvensional dapat ditekan. </w:t>
      </w:r>
      <w:r w:rsidR="00B75B46">
        <w:rPr>
          <w:rFonts w:ascii="Times New Roman" w:hAnsi="Times New Roman" w:cs="Times New Roman"/>
          <w:lang w:val="de-AT"/>
        </w:rPr>
        <w:fldChar w:fldCharType="begin"/>
      </w:r>
      <w:r w:rsidR="00B75B46">
        <w:rPr>
          <w:rFonts w:ascii="Times New Roman" w:hAnsi="Times New Roman" w:cs="Times New Roman"/>
          <w:lang w:val="de-AT"/>
        </w:rPr>
        <w:instrText xml:space="preserve"> ADDIN ZOTERO_ITEM CSL_CITATION {"citationID":"2tftxX5W","properties":{"formattedCitation":"(Lengkong &amp; Tampi, 2016)","plainCitation":"(Lengkong &amp; Tampi, 2016)","noteIndex":0},"citationItems":[{"id":17597,"uris":["http://zotero.org/users/5166781/items/76L7XELR"],"uri":["http://zotero.org/users/5166781/items/76L7XELR"],"itemData":{"id":17597,"type":"article-journal","container-title":"Jurnal Administrasi Publik","issue":"400","source":"Google Scholar","title":"Implementasi Sistem Informasi Administrasi Kependudukan (SIAK) Di Dinas Kependudukan Dan Pencatatan Sipil Kota Manado","volume":"3","author":[{"family":"Lengkong","given":"Florence Daicy"},{"family":"Tampi","given":"Gustaf Budi"}],"issued":{"date-parts":[["2016"]]}}}],"schema":"https://github.com/citation-style-language/schema/raw/master/csl-citation.json"} </w:instrText>
      </w:r>
      <w:r w:rsidR="00B75B46">
        <w:rPr>
          <w:rFonts w:ascii="Times New Roman" w:hAnsi="Times New Roman" w:cs="Times New Roman"/>
          <w:lang w:val="de-AT"/>
        </w:rPr>
        <w:fldChar w:fldCharType="separate"/>
      </w:r>
      <w:r w:rsidR="00B75B46" w:rsidRPr="008122F8">
        <w:rPr>
          <w:rFonts w:ascii="Times New Roman" w:hAnsi="Times New Roman" w:cs="Times New Roman"/>
          <w:lang w:val="de-AT"/>
        </w:rPr>
        <w:t>(Lengkong &amp; Tampi, 2016)</w:t>
      </w:r>
      <w:r w:rsidR="00B75B46">
        <w:rPr>
          <w:rFonts w:ascii="Times New Roman" w:hAnsi="Times New Roman" w:cs="Times New Roman"/>
          <w:lang w:val="de-AT"/>
        </w:rPr>
        <w:fldChar w:fldCharType="end"/>
      </w:r>
      <w:r w:rsidR="00B75B46">
        <w:rPr>
          <w:rFonts w:ascii="Times New Roman" w:hAnsi="Times New Roman" w:cs="Times New Roman"/>
          <w:lang w:val="de-AT"/>
        </w:rPr>
        <w:t xml:space="preserve">. </w:t>
      </w:r>
    </w:p>
    <w:p w:rsidR="00C77F8C" w:rsidRPr="00123E1C" w:rsidRDefault="00C77F8C" w:rsidP="00123E1C">
      <w:pPr>
        <w:spacing w:line="240" w:lineRule="auto"/>
        <w:ind w:left="360"/>
        <w:jc w:val="both"/>
        <w:rPr>
          <w:rFonts w:ascii="Times New Roman" w:hAnsi="Times New Roman" w:cs="Times New Roman"/>
          <w:lang w:val="de-AT"/>
        </w:rPr>
      </w:pPr>
      <w:r w:rsidRPr="00123E1C">
        <w:rPr>
          <w:rFonts w:ascii="Times New Roman" w:hAnsi="Times New Roman" w:cs="Times New Roman"/>
          <w:lang w:val="de-AT"/>
        </w:rPr>
        <w:t xml:space="preserve">Dalam Undang-Undang Republik Indonesia Nomor 23 Tahun 2006 tentang Administrasi Kependudukan, Administrasi Kependudukan diarahkan untuk: (1) Memenuhi hak asasi setiap orang di bidang Administrasi Kependudukan tanpa diskriminasi dengan pelayanan publik yang profesional; (2)  Meningkatkan kesadaran Penduduk akan kewajibannya untuk berperan serta dalam pelaksanaan Administrasi Kependudukan; (3) Memenuhi data statistik secara nasional mengenai Peristiwa Kependudukan dan Peristiwa Penting; (4) Mendukung perumusan kebijakan dan perencanaan pembangunan secara nasional, regional, serta lokal; dan (5) Mendukung pembangunan sistem Administrasi Kependudukan. Penyelenggaraan Administrasi Kependudukan bertujuan untuk: (1) Memberikan keabsahan identitas dan kepastian hukum atas dokumen Penduduk untuk setiap Peristiwa Kependudukan dan Peristiwa Penting yang dialami oleh Penduduk; (2) Memberikan perlindungan status hak sipil penduduk; (3) Menyediakan data dan informasi kependudukan secara nasional mengenai Pendaftaran Penduduk dan Pencatatan Sipil pada berbagai tingkatan secara akurat, lengkap, mutakhir, dan mudah diakses sehingga menjadi acuan bagi perumusan kebijakan dan pembangunan pada umumnya; (4) Mewujudkan tertib </w:t>
      </w:r>
      <w:r w:rsidRPr="00123E1C">
        <w:rPr>
          <w:rFonts w:ascii="Times New Roman" w:hAnsi="Times New Roman" w:cs="Times New Roman"/>
          <w:lang w:val="de-AT"/>
        </w:rPr>
        <w:lastRenderedPageBreak/>
        <w:t>Administrasi Kependudukan secara nasional dan terpadu; dan (5) Menyediakan data Penduduk yang menjadi rujuan dasar bagi sektor terkait dalam penyelenggaraan setiap kegiatan pemerintahan, pembangunan dalam kemasyarakatan. SIAK dimaksudkan untuk: (1) Terselenggaranya Administrasi Kependudukan dalam skalan nasional yang terpadu dan tertib; (2) Terselenggaranya Administrasi Kependudukan yang bersifat universal, permanen, wajib, dan berkelanjutan; (3) Terpenuhinya hak penduduk di bidang Administrasi Kependudukan dengan pelayanan yang profesional; dan (4) Tersedianya data dan informasi secara nasional mengenai Pendaftaran Penduduk dan Pencatatan Sipil pada berbagai tingkatan secara akurat, lengkap, mutakhir, dan mudah diakses sehingga menjadi acuan bagi perumusan kebijakan dan pembangunan pada umumnya.</w:t>
      </w:r>
    </w:p>
    <w:p w:rsidR="00C77F8C" w:rsidRPr="00123E1C" w:rsidRDefault="00C77F8C" w:rsidP="00123E1C">
      <w:pPr>
        <w:spacing w:line="240" w:lineRule="auto"/>
        <w:ind w:left="360"/>
        <w:jc w:val="both"/>
        <w:rPr>
          <w:rFonts w:ascii="Times New Roman" w:hAnsi="Times New Roman" w:cs="Times New Roman"/>
          <w:lang w:val="de-AT"/>
        </w:rPr>
      </w:pPr>
      <w:r w:rsidRPr="00123E1C">
        <w:rPr>
          <w:rFonts w:ascii="Times New Roman" w:hAnsi="Times New Roman" w:cs="Times New Roman"/>
          <w:lang w:val="de-AT"/>
        </w:rPr>
        <w:t>SIAK mempunyai peranan sebagai berikut: (a) Perekaman, pengiriman dan pengolahan data hasil pendaftaran penduduk dan pencatatan sipil; (b) Penerbitan NIK Nasional; (c) Memfasilitasi validasi dan verifikasi individu pendudukan untuk pelayanan publik lainnya; dan (d) Penyajian data dan informasi yang mutakhir bagi instansi terkait dalam rangka perencanaan pembangunan dan pelaksanaan program pemerintah</w:t>
      </w:r>
      <w:r w:rsidR="00B75B46">
        <w:rPr>
          <w:rFonts w:ascii="Times New Roman" w:hAnsi="Times New Roman" w:cs="Times New Roman"/>
          <w:lang w:val="de-AT"/>
        </w:rPr>
        <w:t xml:space="preserve">. </w:t>
      </w:r>
      <w:r w:rsidR="00B75B46">
        <w:rPr>
          <w:rFonts w:ascii="Times New Roman" w:hAnsi="Times New Roman" w:cs="Times New Roman"/>
          <w:lang w:val="de-AT"/>
        </w:rPr>
        <w:fldChar w:fldCharType="begin"/>
      </w:r>
      <w:r w:rsidR="00B75B46">
        <w:rPr>
          <w:rFonts w:ascii="Times New Roman" w:hAnsi="Times New Roman" w:cs="Times New Roman"/>
          <w:lang w:val="de-AT"/>
        </w:rPr>
        <w:instrText xml:space="preserve"> ADDIN ZOTERO_ITEM CSL_CITATION {"citationID":"aagnw6qy","properties":{"formattedCitation":"(Denpasar, 2021)","plainCitation":"(Denpasar, 2021)","noteIndex":0},"citationItems":[{"id":17599,"uris":["http://zotero.org/users/5166781/items/AXBQNVYI"],"uri":["http://zotero.org/users/5166781/items/AXBQNVYI"],"itemData":{"id":17599,"type":"webpage","title":"Website Portal Resmi Pemerintah Kota Denpasar","URL":"http://www.denpasarkota.go.id/instansi/file","author":[{"literal":"Denpasar"}],"accessed":{"date-parts":[["2021",8,3]]},"issued":{"date-parts":[["2021"]]}}}],"schema":"https://github.com/citation-style-language/schema/raw/master/csl-citation.json"} </w:instrText>
      </w:r>
      <w:r w:rsidR="00B75B46">
        <w:rPr>
          <w:rFonts w:ascii="Times New Roman" w:hAnsi="Times New Roman" w:cs="Times New Roman"/>
          <w:lang w:val="de-AT"/>
        </w:rPr>
        <w:fldChar w:fldCharType="separate"/>
      </w:r>
      <w:r w:rsidR="00B75B46" w:rsidRPr="008122F8">
        <w:rPr>
          <w:rFonts w:ascii="Times New Roman" w:hAnsi="Times New Roman" w:cs="Times New Roman"/>
          <w:lang w:val="de-AT"/>
        </w:rPr>
        <w:t>(Denpasar, 2021)</w:t>
      </w:r>
      <w:r w:rsidR="00B75B46">
        <w:rPr>
          <w:rFonts w:ascii="Times New Roman" w:hAnsi="Times New Roman" w:cs="Times New Roman"/>
          <w:lang w:val="de-AT"/>
        </w:rPr>
        <w:fldChar w:fldCharType="end"/>
      </w:r>
      <w:r w:rsidR="00B75B46">
        <w:rPr>
          <w:rFonts w:ascii="Times New Roman" w:hAnsi="Times New Roman" w:cs="Times New Roman"/>
          <w:lang w:val="de-AT"/>
        </w:rPr>
        <w:t xml:space="preserve">. </w:t>
      </w:r>
      <w:r w:rsidRPr="00123E1C">
        <w:rPr>
          <w:rFonts w:ascii="Times New Roman" w:hAnsi="Times New Roman" w:cs="Times New Roman"/>
          <w:lang w:val="de-AT"/>
        </w:rPr>
        <w:t xml:space="preserve">Dalam penerapan SIAK, petugas yang mengoperasikan SIAK dibagi menjadi 2 (dua) yaitu: (1) </w:t>
      </w:r>
      <w:r w:rsidRPr="00123E1C">
        <w:rPr>
          <w:rFonts w:ascii="Times New Roman" w:hAnsi="Times New Roman" w:cs="Times New Roman"/>
          <w:i/>
          <w:lang w:val="de-AT"/>
        </w:rPr>
        <w:t>Administrator database</w:t>
      </w:r>
      <w:r w:rsidRPr="00123E1C">
        <w:rPr>
          <w:rFonts w:ascii="Times New Roman" w:hAnsi="Times New Roman" w:cs="Times New Roman"/>
          <w:lang w:val="de-AT"/>
        </w:rPr>
        <w:t xml:space="preserve"> memenuhi standar kualifikasi sebagai berikut: (a) Pegawai Negeri Sipil (PNS) dengan pendidikan paling rendah Diploma III, pengkat pengatur, golongan II/c; (b) Telah mengikuti bimbingan teknis </w:t>
      </w:r>
      <w:r w:rsidRPr="00123E1C">
        <w:rPr>
          <w:rFonts w:ascii="Times New Roman" w:hAnsi="Times New Roman" w:cs="Times New Roman"/>
          <w:i/>
          <w:lang w:val="de-AT"/>
        </w:rPr>
        <w:t>administrator database</w:t>
      </w:r>
      <w:r w:rsidRPr="00123E1C">
        <w:rPr>
          <w:rFonts w:ascii="Times New Roman" w:hAnsi="Times New Roman" w:cs="Times New Roman"/>
          <w:lang w:val="de-AT"/>
        </w:rPr>
        <w:t xml:space="preserve"> SIAK; (c) Memiliki sertifikat/surat keterangan sebagai </w:t>
      </w:r>
      <w:r w:rsidRPr="00123E1C">
        <w:rPr>
          <w:rFonts w:ascii="Times New Roman" w:hAnsi="Times New Roman" w:cs="Times New Roman"/>
          <w:i/>
          <w:lang w:val="de-AT"/>
        </w:rPr>
        <w:t>administrator database</w:t>
      </w:r>
      <w:r w:rsidRPr="00123E1C">
        <w:rPr>
          <w:rFonts w:ascii="Times New Roman" w:hAnsi="Times New Roman" w:cs="Times New Roman"/>
          <w:lang w:val="de-AT"/>
        </w:rPr>
        <w:t xml:space="preserve"> SIAK; (d) Menguasai bahasa queri; (e) Menguasai konsep sistem manajemen hubungan </w:t>
      </w:r>
      <w:r w:rsidRPr="00123E1C">
        <w:rPr>
          <w:rFonts w:ascii="Times New Roman" w:hAnsi="Times New Roman" w:cs="Times New Roman"/>
          <w:i/>
          <w:lang w:val="de-AT"/>
        </w:rPr>
        <w:t>database</w:t>
      </w:r>
      <w:r w:rsidRPr="00123E1C">
        <w:rPr>
          <w:rFonts w:ascii="Times New Roman" w:hAnsi="Times New Roman" w:cs="Times New Roman"/>
          <w:lang w:val="de-AT"/>
        </w:rPr>
        <w:t xml:space="preserve">; (f) Menguasai perangkat lunak sistem operasi untuk </w:t>
      </w:r>
      <w:r w:rsidRPr="00123E1C">
        <w:rPr>
          <w:rFonts w:ascii="Times New Roman" w:hAnsi="Times New Roman" w:cs="Times New Roman"/>
          <w:i/>
          <w:lang w:val="de-AT"/>
        </w:rPr>
        <w:t>server</w:t>
      </w:r>
      <w:r w:rsidRPr="00123E1C">
        <w:rPr>
          <w:rFonts w:ascii="Times New Roman" w:hAnsi="Times New Roman" w:cs="Times New Roman"/>
          <w:lang w:val="de-AT"/>
        </w:rPr>
        <w:t xml:space="preserve">; dan (g) Menguasai program komputer server </w:t>
      </w:r>
      <w:r w:rsidRPr="00123E1C">
        <w:rPr>
          <w:rFonts w:ascii="Times New Roman" w:hAnsi="Times New Roman" w:cs="Times New Roman"/>
          <w:i/>
          <w:lang w:val="de-AT"/>
        </w:rPr>
        <w:t>database</w:t>
      </w:r>
      <w:r w:rsidRPr="00123E1C">
        <w:rPr>
          <w:rFonts w:ascii="Times New Roman" w:hAnsi="Times New Roman" w:cs="Times New Roman"/>
          <w:lang w:val="de-AT"/>
        </w:rPr>
        <w:t xml:space="preserve">; dan (2) Operator memenuhi standar kualifikasi sebagai berikut: (a) Pegawai Negeri Sipil (PNS) paling rendah </w:t>
      </w:r>
      <w:r w:rsidRPr="00123E1C">
        <w:rPr>
          <w:rFonts w:ascii="Times New Roman" w:hAnsi="Times New Roman" w:cs="Times New Roman"/>
          <w:lang w:val="de-AT"/>
        </w:rPr>
        <w:lastRenderedPageBreak/>
        <w:t>SLTA/Sederajat pangkat pengatur muda, golongan II/a; (b) Telah mengikuti bimbingan teknis operatos SIAK; dan (c) Memiliki sertifikasi operator/surat keterangan pernah menjadi operator SIAK.</w:t>
      </w:r>
    </w:p>
    <w:p w:rsidR="00C77F8C" w:rsidRPr="00123E1C" w:rsidRDefault="00C77F8C" w:rsidP="00123E1C">
      <w:pPr>
        <w:spacing w:line="240" w:lineRule="auto"/>
        <w:ind w:left="360"/>
        <w:jc w:val="both"/>
        <w:rPr>
          <w:rFonts w:ascii="Times New Roman" w:hAnsi="Times New Roman" w:cs="Times New Roman"/>
          <w:lang w:val="de-AT"/>
        </w:rPr>
      </w:pPr>
      <w:r w:rsidRPr="00123E1C">
        <w:rPr>
          <w:rFonts w:ascii="Times New Roman" w:hAnsi="Times New Roman" w:cs="Times New Roman"/>
          <w:lang w:val="de-AT"/>
        </w:rPr>
        <w:t>Pemanfaatan SIAK berdasarkan Undang-Undang Republik Indonesia Nomor 24 Tahun 2013 tentang Perubahan Atas Undang-Undang Nomor 23 Tahun 2006 tentang Administrasi Kependudukan, Pasal 79 dijelaskan bahwa: (1) Data Perseorangan dan dokumen kependudukan wajib disimpan dan dilindungi kerahasiaannya oleh Negara; (2) Menteri sebagai penanggung jawab memberikan hak akses Data Kependudukan kepada petugas provinsi dan petugas Instansi Pelaksana serta pengguna; (3) Petugas dan pengguna sebagaimana dimaksud pada ayat (2) dilarang menyebarluaskan Data Kependudukan yang tidak sesuai dengan kewenangannya; dan (4) Ketentuan lebih lanjut mengenai persyaratan, ruang lingkup, dan tata cara mengenai pemberian hak akses sebagaimana dimaksud pada ayat (2) diatur dalam Peraturan Menteri.</w:t>
      </w:r>
    </w:p>
    <w:p w:rsidR="00C77F8C" w:rsidRPr="00123E1C" w:rsidRDefault="00C77F8C" w:rsidP="00123E1C">
      <w:pPr>
        <w:spacing w:line="240" w:lineRule="auto"/>
        <w:ind w:left="360"/>
        <w:jc w:val="both"/>
        <w:rPr>
          <w:rFonts w:ascii="Times New Roman" w:hAnsi="Times New Roman" w:cs="Times New Roman"/>
          <w:lang w:val="de-AT"/>
        </w:rPr>
      </w:pPr>
      <w:r w:rsidRPr="00123E1C">
        <w:rPr>
          <w:rFonts w:ascii="Times New Roman" w:hAnsi="Times New Roman" w:cs="Times New Roman"/>
          <w:lang w:val="de-AT"/>
        </w:rPr>
        <w:t xml:space="preserve">Dilanjutkan dengan keluarnya Peraturan Menteri Dalam Negeri Nomor 61 Tahun 2015 tentang Persyaratan, Ruang Lingkup dan Tatacara Pemberian Hak Akses serta Pemanfaatan NIK, Data Kependudukan dan KTP-el, maka dijelaskan sebagai berikut: (1) Pelayanan Pemanfaatan NIK, Data Kependudukan dan KTP-el dilakukan oleh: (a) Kementerian Dalam Negeri melalui Direktorat Jenderal Kependudukan dan Pencatatan Sipil; (b) Pemerintah Provinsi melalui Unit Kerja yang menangani kependudukan dan pencatatan sipil; dan (c) Pemerintah Kabupaten/Kota melalui Dinas Kependudukan dan Pencatatan Sipil; (2) Cakupan layanan pemanfaatan data Kementerian Dalam Negeri dengan Lembaga Negara, Kementerian, Lembaga Pemerintah Non Departemen, dan Badan Hukum Indonesia yang memberikan layanan publik tingkat pusat, tingkat provinsi melayani lembaga pengguna yaitu SKPD Provinsi, tingkat kabupaten/kota melayani SKPD </w:t>
      </w:r>
      <w:r w:rsidRPr="00123E1C">
        <w:rPr>
          <w:rFonts w:ascii="Times New Roman" w:hAnsi="Times New Roman" w:cs="Times New Roman"/>
          <w:lang w:val="de-AT"/>
        </w:rPr>
        <w:lastRenderedPageBreak/>
        <w:t xml:space="preserve">Kabupaten/Kota dan Badan Hukum Indonesia yang memberikan pelayanan publik yang tidak memiliki hubungan vertikal dengan lembaga pengguna di tingkat pusat; (3) Mekanisme Pemanfaatan Data dan Dokumen kependudukan (pusat), Menteri Dalam Negeri dengan menteri/Kepala Lembaga melakukan MoU, Ditjen Kependudukan dan Pencatatan Sipil dengan Pejabat Eselon I/setingkat melakukan perjanjian kerjasama dan tim teknis langsung melakukan implementasi; (4) Mekanisme pemanfaatan data dan dokumen kependudukan (daerah), Gubernur atau Bupati/Walikota mengeluarkan ijin pemanfaatan data dan pemberian hak akses kepada pimpinan lembaga tingkat provinsi atau kabupaten/kota, Kepala Unit Kerja Dukcapil tingkat Provinsi atau kepala Dinas Kependudukan dan Pencatatan Sipil Kabupaten Kota melakukan Perjanjian Kerjasama dengan pimpinan lembaga tingkat provinsi atau kabupaten/kota ditindaklanjuti dengan tim teknis melakukan implementasi; (5) MoU bersifat umum perihal substansi yang disepahami, jangka waktu dan ketentuan teknis dengan Perjanjian Kerja Sama, sedangkan Perjanjian Kerja Sama (PKS) memuat antara lain: Judul PKS, Nama/Jabatan pihak yang bekerjasama, hak para pihak, evaluasi dan pelaporan, jangka waktu dan keadaan memaksa, berakhirnya perjanjian, penyelesaian perselisihan dan lain dari penutup; dan (6) Pemanfaatan NIK, Data Kependudukan dan KTP-el oleh lembaga pengguna tingkat kabupaten/kota, wajib menggunakan aplikasi </w:t>
      </w:r>
      <w:r w:rsidRPr="00123E1C">
        <w:rPr>
          <w:rFonts w:ascii="Times New Roman" w:hAnsi="Times New Roman" w:cs="Times New Roman"/>
          <w:i/>
          <w:lang w:val="de-AT"/>
        </w:rPr>
        <w:t>data warehouse</w:t>
      </w:r>
      <w:r w:rsidRPr="00123E1C">
        <w:rPr>
          <w:rFonts w:ascii="Times New Roman" w:hAnsi="Times New Roman" w:cs="Times New Roman"/>
          <w:lang w:val="de-AT"/>
        </w:rPr>
        <w:t xml:space="preserve"> yang dibangun oleh Direktorat Jenderal Kependudukan dan Pencatatan Sipil. </w:t>
      </w:r>
    </w:p>
    <w:p w:rsidR="00C77F8C" w:rsidRPr="00123E1C" w:rsidRDefault="00C77F8C" w:rsidP="00123E1C">
      <w:pPr>
        <w:spacing w:line="240" w:lineRule="auto"/>
        <w:ind w:left="360"/>
        <w:jc w:val="both"/>
        <w:rPr>
          <w:rFonts w:ascii="Times New Roman" w:hAnsi="Times New Roman" w:cs="Times New Roman"/>
        </w:rPr>
      </w:pPr>
      <w:r w:rsidRPr="00123E1C">
        <w:rPr>
          <w:rFonts w:ascii="Times New Roman" w:hAnsi="Times New Roman" w:cs="Times New Roman"/>
          <w:lang w:val="de-AT"/>
        </w:rPr>
        <w:t xml:space="preserve">Landasan utama terkait administrasi kependudukan di Kota Pontianak telah diatur dalam lampiran Keputusan Kepala Dinas Kependudukan dan Pencatatan Sipil Nomor 05.1/Disdukcapil/Tahun 2020 tentang Standar Pelayanan Pada Dinas Kependudukan dan Pencatatan Sipil Kota Pontianak dijelaskan bahwa: (A) Pendahuluan mencakup pada: Visi yaitu tertib administrasi kependudukan melalui pelayanan prima. Misi yaitu: (a) Meningkatkan pelayanan administrasi, </w:t>
      </w:r>
      <w:r w:rsidRPr="00123E1C">
        <w:rPr>
          <w:rFonts w:ascii="Times New Roman" w:hAnsi="Times New Roman" w:cs="Times New Roman"/>
          <w:lang w:val="de-AT"/>
        </w:rPr>
        <w:lastRenderedPageBreak/>
        <w:t xml:space="preserve">akuntabilitas kinerja dan keuangan serta profesionalisme sumber daya manusia; (b) Menerapkan tertib administrasi pendaftaran penduduk; (c) Menerapkan tertib administrasi pencatatan sipil; dan (d) Menyajikan </w:t>
      </w:r>
      <w:r w:rsidRPr="00123E1C">
        <w:rPr>
          <w:rFonts w:ascii="Times New Roman" w:hAnsi="Times New Roman" w:cs="Times New Roman"/>
          <w:i/>
          <w:lang w:val="de-AT"/>
        </w:rPr>
        <w:t xml:space="preserve">database </w:t>
      </w:r>
      <w:r w:rsidRPr="00123E1C">
        <w:rPr>
          <w:rFonts w:ascii="Times New Roman" w:hAnsi="Times New Roman" w:cs="Times New Roman"/>
          <w:lang w:val="de-AT"/>
        </w:rPr>
        <w:t xml:space="preserve">kependudukan yang akurat. </w:t>
      </w:r>
      <w:r w:rsidRPr="00123E1C">
        <w:rPr>
          <w:rFonts w:ascii="Times New Roman" w:hAnsi="Times New Roman" w:cs="Times New Roman"/>
        </w:rPr>
        <w:t xml:space="preserve">Motto yaitu Persyaratan lengkap, pelayanan cepat; dan (B) Standar Pelayanan. Yang termasuk dalam jenis standar pelayanan adalah: (1) Penerbitan Kartu Keluarga (KK) (Umum dan terlambat); (2) Penerbitan Kartu Tanda Penduduk elektronik (KTP-el); (3) Penerbitan Surat Keterangan Penduduk Non Permanen; (4) Penerbitan Kartu Identitas Anak (KIA); (5) Legalisir Kartu Keluarga (KK)/Kartu Tanda Penduduk elektronik (KTP-el); (6) Penggantian Kartu Tanda Penduduk elektronik (KTP-el); (7) Penerbitan Surat Keterangan Tempat Tinggal (SKTT) Bagi Penduduk Orang Asing; (8) Penerbitan Kartu Keluarga (KK) Bagi Penduduk Orang Asing; (9) Penerbitan Kartu Tanda Penduduk Elektronik (KTP-el) Penduduk Orang Asing; (10) Pelaporan Surat Pindah Datang WNI Antar Kabupaten/Kota/Provinsi (Umum dan terlambat); (11) Penerbitan Surat Pindah Keluar WNI Antar Kabupaten/Kota/Provinsi; (12) Pelaporan Surat Keterangan Datang Dari Luar Negeri (SKDLN); (13) Penerbitan Surat Keterangan Pindah Keluar Negeri (SKPLN); (14) Pelaporan Surat Pindah antar Kecamatan; (15) Penerbitan Kutipan Akta Kelahiran; (16) Penerbitan Kutipan Akta Kematian; (17) Penerbitan Kutipan Akta Perkawinan (Umum dan terlambat); (18) Pencatatan Peristiwa Perkawinan di Tempat Ibadah; (19) Penerbitan Kutipan Akta Perceraian (Umum dan terlambat); (20) Penerbitan Catatan Pinggir Pengesahan Anak (Umum, terlambat, dan melalui penetapan pengadilan; (21) Penerbitan Catatan Pinggir Pengakuan Anak (Umum dan terlambat); (22) Penerbitan Catatan Pinggir Pengangkatan Anak (Adopsi) (Umum dan terlambat); (23) Penerbitan Kutipan Akta Kelahiran melalui Kerjasama dengan Rumah Sakit (RS), Rumah Sakit Bersalin (RSB), Klinik Bersalin (KB) dan Bidan Praktek Mandiri (BPM); (24) Penerbitan Kutipan Akta Kelahiran dan Kartu Keluarga </w:t>
      </w:r>
      <w:r w:rsidRPr="00123E1C">
        <w:rPr>
          <w:rFonts w:ascii="Times New Roman" w:hAnsi="Times New Roman" w:cs="Times New Roman"/>
        </w:rPr>
        <w:lastRenderedPageBreak/>
        <w:t>secara online; (25) Penerbitan Kutipan Akta Kelahiran dan Kematian melalui Percepatan Pelayanan di Kelurahan; (26) Pencatatan Lahir Mati; (27) Pencatatan Perubahan Status Kewarganegaraan (WNI-WNA); (28) Pencatatan Perubahan Nama (Umum dan terlambat); (29) Pencatatan Peristiwa Penting Lainnya (Umum dan terlambat); (30) Pelaporan Kutipan Akta Kelahiran, Kematian, Perkawinan dan Perceraian WNI di Luar Negeri (Umum dan terlambat); (31) Penerbitan Kutipan 2 Akta (perbaikan data, akta yang rusak, hilang); (32) Legalisir Kutipan Akta Pencatatan Sipil; (33) Pencatatan Akta Kelahiran Terintegrasi; (34) Pengaktifan Kembali Data Penduduk yang dibekukan; (35) Pengecekan/Verifikasi Data Penduduk Permintaan Pribadi; (36) Pengecekan/Verifikasi Data Penduduk Permintaan Organisasi Pemerintah/Swasta/Non Profit; (37) Permintaan Informasi Tentang Data Perkembangan Kependudukan; (38) Pemrosesan Data KTP-el yang Bermasalah; dan (39) Pemanfaatan Data Kependudukan.</w:t>
      </w:r>
    </w:p>
    <w:p w:rsidR="00C77F8C" w:rsidRPr="00123E1C" w:rsidRDefault="00A02326" w:rsidP="00123E1C">
      <w:pPr>
        <w:spacing w:line="240" w:lineRule="auto"/>
        <w:ind w:left="360"/>
        <w:jc w:val="both"/>
        <w:rPr>
          <w:rFonts w:ascii="Times New Roman" w:hAnsi="Times New Roman" w:cs="Times New Roman"/>
        </w:rPr>
      </w:pPr>
      <w:r>
        <w:rPr>
          <w:rFonts w:ascii="Times New Roman" w:hAnsi="Times New Roman" w:cs="Times New Roman"/>
        </w:rPr>
        <w:t>Pemanfaatan SIAK oleh</w:t>
      </w:r>
      <w:r w:rsidR="00C77F8C" w:rsidRPr="00123E1C">
        <w:rPr>
          <w:rFonts w:ascii="Times New Roman" w:hAnsi="Times New Roman" w:cs="Times New Roman"/>
        </w:rPr>
        <w:t xml:space="preserve"> Dinas Kependudukan dan Pencatatan Sipil </w:t>
      </w:r>
      <w:r>
        <w:rPr>
          <w:rFonts w:ascii="Times New Roman" w:hAnsi="Times New Roman" w:cs="Times New Roman"/>
        </w:rPr>
        <w:t xml:space="preserve">Kota Pontianak dilakukan untuk </w:t>
      </w:r>
      <w:r w:rsidR="00C77F8C" w:rsidRPr="00123E1C">
        <w:rPr>
          <w:rFonts w:ascii="Times New Roman" w:hAnsi="Times New Roman" w:cs="Times New Roman"/>
        </w:rPr>
        <w:t xml:space="preserve">meningkatkan efektivitas pelayanan dalam pelaksanaan Pendaftaran Penduduk dan Pencatatan Sipil, hal ini sesuai dengan ketentuan Peraturan Presiden Nomor 25 Tahun 2008 Tentang Persyaratan dan Tata Cara Pendaftaran Penduduk dan Pencatatan Sipil, serta asas-asas umum penyelenggaraan pemerintahan yang baik, </w:t>
      </w:r>
      <w:r w:rsidRPr="00A02326">
        <w:rPr>
          <w:rFonts w:ascii="Times New Roman" w:hAnsi="Times New Roman" w:cs="Times New Roman"/>
        </w:rPr>
        <w:t xml:space="preserve">Berdasarkan hasil penelitian yang didapat oleh peneliti di lapangan langsung terkait SIAK di Kota Pontianak, terdapat 3 (tiga) komponen utama dalam administrasi kependudukan yang telah dijalankan, yaitu sebagai berikut: (1) Pendaftaran Penduduk adalah suatu proses dengan menetapkan setiap 1 (satu) orang penduduk memiliki 1 (satu) Nomor Induk Khusus (NIK) sebagai identitas tunggal yang dimiliki oleh orang tersebut, dari pendaftaran penduduk terdapat dokumen penting yang akan dimilikinya yaitu mencakup: Biodata Penduduk, Kartu Tanda Penduduk Elektronik (e-KTP) dan </w:t>
      </w:r>
      <w:r w:rsidRPr="00A02326">
        <w:rPr>
          <w:rFonts w:ascii="Times New Roman" w:hAnsi="Times New Roman" w:cs="Times New Roman"/>
        </w:rPr>
        <w:lastRenderedPageBreak/>
        <w:t>Kartu Keluarga (KK); (2) Pencatatan Sipil adalah aktivitas pencatatan yang dilakukan dalam merekam setiap peristiwa penting kependudukan yang dialami seperti kelahiran, kematian, perkawinan, perceraian, pengesahan anak, pengangkatan/adopsi anak; dan (3) Pengelolaan Informasi Kependudukan adalah suatu aktivitas yang dilakukan untuk mengelola data secara sistematis terkait pendaftaran penduduk dan pencatatan sipil melalui suatu media/alat/aplikasi yang memuat secara rinci terkait perkembangan informasi dari penduduk tersebut dari waktu ke waktu yang terpusat di database media/alat/aplikasi tersebut.</w:t>
      </w:r>
    </w:p>
    <w:p w:rsidR="00310548" w:rsidRDefault="00C77F8C" w:rsidP="00123E1C">
      <w:pPr>
        <w:spacing w:line="240" w:lineRule="auto"/>
        <w:ind w:left="360"/>
        <w:jc w:val="both"/>
        <w:rPr>
          <w:rFonts w:ascii="Times New Roman" w:hAnsi="Times New Roman" w:cs="Times New Roman"/>
        </w:rPr>
      </w:pPr>
      <w:r w:rsidRPr="00123E1C">
        <w:rPr>
          <w:rFonts w:ascii="Times New Roman" w:hAnsi="Times New Roman" w:cs="Times New Roman"/>
        </w:rPr>
        <w:t>Pemanfaatan SIAK melalui Dinas Kependudukan dan Pencatatan Sipil Kota Pontianak dalam perkembangan dan pelaksanaannya telah memberikan kemanfaatan dan menciptakan tertib administrasi kependudukan karena semua data tercatat dengan rapi oleh sistem dan tertata secara terstruktur, dan semakin mendukung dengan mudahnya pengurusan administrasi kependudukan yang menjangkau ke seluruh lapisan masyarakat</w:t>
      </w:r>
      <w:r w:rsidR="008122F8">
        <w:rPr>
          <w:rFonts w:ascii="Times New Roman" w:hAnsi="Times New Roman" w:cs="Times New Roman"/>
        </w:rPr>
        <w:t>. Dikota Pontianak juga  setelah data SIAK  sudah terkoneksi dengan baik maka sekarang untuk urusan kependudukan dan catatan sipil hadir</w:t>
      </w:r>
      <w:r w:rsidRPr="00123E1C">
        <w:rPr>
          <w:rFonts w:ascii="Times New Roman" w:hAnsi="Times New Roman" w:cs="Times New Roman"/>
        </w:rPr>
        <w:t xml:space="preserve"> kebijakan “pelayanan online” yang bisa diakses dimana saja dan kapan saja dengan menggunakan smartphone/android/pc dan sudah diterapkan sejak 21 September 2020 oleh Dinas Dinas Kependudukan dan Pencatatan Sipil Kota Pontianak. Masyarakat yang akan mengurus dokumen kependudukan dapat melakukannya dari rumah, menyerahkan berkas permohonan melalui loket khusus dan setelah dokumen jadi, dapat mencetak dokumen kependudukan secara mandiri menggunakan Kertas HVS Putih dengan ketebalan kertas 80 gr (ukuran A4) sesuai dengan Permendagri Nomor 109 Tahun 2019. Pelayanan yang dapat dilakukan secara online berjumlah 14 pelayanan yang terdiri dari: (1) Penerbitan Kartu Keluarga Baru (Karena Pernikahan); (2) Penerbitan Kartu Keluarga (Karena Perubahan Data); (3) Penerbitan Kartu </w:t>
      </w:r>
      <w:r w:rsidRPr="00123E1C">
        <w:rPr>
          <w:rFonts w:ascii="Times New Roman" w:hAnsi="Times New Roman" w:cs="Times New Roman"/>
        </w:rPr>
        <w:lastRenderedPageBreak/>
        <w:t xml:space="preserve">Keluarga (Karena Hilang); (4) Penerbitan Kartu Keluarga (Karena Rusak); (5) Penerbitan KIA Baru; (6) Penerbitan KIA (Rusak); (7) Penerbitan KIA (hilang); (8) Surat Keterangan Pindah (Luar Kab/Propinsi); (9) Pelayanan 2 in 1 Akta Lahir dan Kartu Keluarga; (10) Pelayanan 2 in 1 Akta Cerai dan Kartu Keluarga; (11) Pelayanan 2 in 1 Akta Kematian dan Kartu Keluarga; (12) Pindah Antar Kecamatan/Kelurahan; (13) Surat Keterangan Penduduk Non-Permanen; dan (14) Pindah Datang (dari luar Propinsi/Kabupaten). Untuk pencetakan Kartu Identitas Anak (KIA) pelayanan seluruhnya melalui online. Masyarakat yang </w:t>
      </w:r>
      <w:proofErr w:type="gramStart"/>
      <w:r w:rsidRPr="00123E1C">
        <w:rPr>
          <w:rFonts w:ascii="Times New Roman" w:hAnsi="Times New Roman" w:cs="Times New Roman"/>
        </w:rPr>
        <w:t>akan</w:t>
      </w:r>
      <w:proofErr w:type="gramEnd"/>
      <w:r w:rsidRPr="00123E1C">
        <w:rPr>
          <w:rFonts w:ascii="Times New Roman" w:hAnsi="Times New Roman" w:cs="Times New Roman"/>
        </w:rPr>
        <w:t xml:space="preserve"> membuat KIA cukup mengupload dokumen yang diperlukan lalu datang saat pengambilan saja. </w:t>
      </w:r>
      <w:r w:rsidR="00310548">
        <w:rPr>
          <w:rFonts w:ascii="Times New Roman" w:hAnsi="Times New Roman" w:cs="Times New Roman"/>
        </w:rPr>
        <w:fldChar w:fldCharType="begin"/>
      </w:r>
      <w:r w:rsidR="00310548">
        <w:rPr>
          <w:rFonts w:ascii="Times New Roman" w:hAnsi="Times New Roman" w:cs="Times New Roman"/>
        </w:rPr>
        <w:instrText xml:space="preserve"> ADDIN ZOTERO_ITEM CSL_CITATION {"citationID":"7GsMWsmC","properties":{"formattedCitation":"(NIM, 2016)","plainCitation":"(NIM, 2016)","noteIndex":0},"citationItems":[{"id":17600,"uris":["http://zotero.org/users/5166781/items/TQLWDT45"],"uri":["http://zotero.org/users/5166781/items/TQLWDT45"],"itemData":{"id":17600,"type":"article-journal","container-title":"PUBLIKA-Jurnal Ilmu Administrasi Negara","issue":"3","source":"Google Scholar","title":"IMPLEMENTASI KEBIJAKAN KARTU IDENTITAS PENDUDUK MUSIMAN (KIPEM) PADA DINAS KEPENDUDUKAN DAN PENCATATAN SIPIL KOTA PONTIANAK","volume":"5","author":[{"family":"NIM","given":"MONIKA S."}],"issued":{"date-parts":[["2016"]]}}}],"schema":"https://github.com/citation-style-language/schema/raw/master/csl-citation.json"} </w:instrText>
      </w:r>
      <w:r w:rsidR="00310548">
        <w:rPr>
          <w:rFonts w:ascii="Times New Roman" w:hAnsi="Times New Roman" w:cs="Times New Roman"/>
        </w:rPr>
        <w:fldChar w:fldCharType="separate"/>
      </w:r>
      <w:r w:rsidR="00310548" w:rsidRPr="00310548">
        <w:rPr>
          <w:rFonts w:ascii="Times New Roman" w:hAnsi="Times New Roman" w:cs="Times New Roman"/>
        </w:rPr>
        <w:t>(NIM, 2016)</w:t>
      </w:r>
      <w:r w:rsidR="00310548">
        <w:rPr>
          <w:rFonts w:ascii="Times New Roman" w:hAnsi="Times New Roman" w:cs="Times New Roman"/>
        </w:rPr>
        <w:fldChar w:fldCharType="end"/>
      </w:r>
      <w:r w:rsidR="00310548">
        <w:rPr>
          <w:rFonts w:ascii="Times New Roman" w:hAnsi="Times New Roman" w:cs="Times New Roman"/>
        </w:rPr>
        <w:t xml:space="preserve">. </w:t>
      </w:r>
      <w:r w:rsidRPr="00123E1C">
        <w:rPr>
          <w:rFonts w:ascii="Times New Roman" w:hAnsi="Times New Roman" w:cs="Times New Roman"/>
        </w:rPr>
        <w:t xml:space="preserve">Tata cara dalam pelayanan online administrasi kependudukan Disdukcapil Kota Pontianak adalah sebagai berikut: (1) Membuat Akun di website pelayanan online; (2) Login melalui akun yang telah didaftarkan; (3) Lengkapi data diri; (4) Pilih permohonan baru; (5) Cek email dan dashboard untuk update prosesnya; (6) Penyerahan berkas ke Disdukcapil Kota Pontianak melalui loket khusus pelayanan online; dan (7) Setelah proses selesai, cek email untuk pencetakan dokumen kependudukan. </w:t>
      </w:r>
    </w:p>
    <w:p w:rsidR="00C77F8C" w:rsidRPr="00123E1C" w:rsidRDefault="00C77F8C" w:rsidP="00123E1C">
      <w:pPr>
        <w:spacing w:line="240" w:lineRule="auto"/>
        <w:ind w:left="360"/>
        <w:jc w:val="both"/>
        <w:rPr>
          <w:rFonts w:ascii="Times New Roman" w:hAnsi="Times New Roman" w:cs="Times New Roman"/>
        </w:rPr>
      </w:pPr>
      <w:r w:rsidRPr="00123E1C">
        <w:rPr>
          <w:rFonts w:ascii="Times New Roman" w:hAnsi="Times New Roman" w:cs="Times New Roman"/>
        </w:rPr>
        <w:t xml:space="preserve">Kemudian untuk menunjang efektivitas terkait pelaksanaan kebijakan administrasi kependudukan, Disdukcapil Kota Pontianak telah melakukan update aplikasi SIAK versi 7.3.4. </w:t>
      </w:r>
      <w:proofErr w:type="gramStart"/>
      <w:r w:rsidRPr="00123E1C">
        <w:rPr>
          <w:rFonts w:ascii="Times New Roman" w:hAnsi="Times New Roman" w:cs="Times New Roman"/>
        </w:rPr>
        <w:t>perbedaan</w:t>
      </w:r>
      <w:proofErr w:type="gramEnd"/>
      <w:r w:rsidRPr="00123E1C">
        <w:rPr>
          <w:rFonts w:ascii="Times New Roman" w:hAnsi="Times New Roman" w:cs="Times New Roman"/>
        </w:rPr>
        <w:t xml:space="preserve"> aplikasi SIAK versi 7.3.4 dengan versi sebelumnya adalah seluruh pelayanan dokumen kependudukan harus mengisi nomor handphone dan email yang digunakan untuk memudahkan dalam melakukan pengecekan maupun pengiriman dokumen kependudukan ke alamat email pemohon</w:t>
      </w:r>
      <w:r w:rsidR="00310548">
        <w:rPr>
          <w:rFonts w:ascii="Times New Roman" w:hAnsi="Times New Roman" w:cs="Times New Roman"/>
        </w:rPr>
        <w:t xml:space="preserve">. </w:t>
      </w:r>
      <w:r w:rsidR="00310548">
        <w:rPr>
          <w:rFonts w:ascii="Times New Roman" w:hAnsi="Times New Roman" w:cs="Times New Roman"/>
        </w:rPr>
        <w:fldChar w:fldCharType="begin"/>
      </w:r>
      <w:r w:rsidR="00310548">
        <w:rPr>
          <w:rFonts w:ascii="Times New Roman" w:hAnsi="Times New Roman" w:cs="Times New Roman"/>
        </w:rPr>
        <w:instrText xml:space="preserve"> ADDIN ZOTERO_ITEM CSL_CITATION {"citationID":"hqNNTfsr","properties":{"formattedCitation":"(Warga Pontianak, 2021)","plainCitation":"(Warga Pontianak, 2021)","noteIndex":0},"citationItems":[{"id":17602,"uris":["http://zotero.org/users/5166781/items/VXX5URC8"],"uri":["http://zotero.org/users/5166781/items/VXX5URC8"],"itemData":{"id":17602,"type":"webpage","abstract":"iNews Kalbar Menyajikan Berbagai Informasi Berita Terbaru dan Terlengkap Seputar Kalimantan Barat","container-title":"iNews.ID","language":"id","title":"Berita Kalbar Terbaru Terkini - iNews Portal","URL":"https://kalbar.inews.id","author":[{"literal":"Warga Pontianak"}],"accessed":{"date-parts":[["2021",8,3]]},"issued":{"date-parts":[["2021"]]}}}],"schema":"https://github.com/citation-style-language/schema/raw/master/csl-citation.json"} </w:instrText>
      </w:r>
      <w:r w:rsidR="00310548">
        <w:rPr>
          <w:rFonts w:ascii="Times New Roman" w:hAnsi="Times New Roman" w:cs="Times New Roman"/>
        </w:rPr>
        <w:fldChar w:fldCharType="separate"/>
      </w:r>
      <w:r w:rsidR="00310548" w:rsidRPr="00310548">
        <w:rPr>
          <w:rFonts w:ascii="Times New Roman" w:hAnsi="Times New Roman" w:cs="Times New Roman"/>
        </w:rPr>
        <w:t>(Warga Pontianak, 2021)</w:t>
      </w:r>
      <w:r w:rsidR="00310548">
        <w:rPr>
          <w:rFonts w:ascii="Times New Roman" w:hAnsi="Times New Roman" w:cs="Times New Roman"/>
        </w:rPr>
        <w:fldChar w:fldCharType="end"/>
      </w:r>
      <w:r w:rsidR="00310548">
        <w:rPr>
          <w:rFonts w:ascii="Times New Roman" w:hAnsi="Times New Roman" w:cs="Times New Roman"/>
        </w:rPr>
        <w:t>.</w:t>
      </w:r>
    </w:p>
    <w:p w:rsidR="00C77F8C" w:rsidRPr="00123E1C" w:rsidRDefault="00C77F8C" w:rsidP="00123E1C">
      <w:pPr>
        <w:spacing w:line="240" w:lineRule="auto"/>
        <w:ind w:left="360"/>
        <w:jc w:val="both"/>
        <w:rPr>
          <w:rFonts w:ascii="Times New Roman" w:hAnsi="Times New Roman" w:cs="Times New Roman"/>
        </w:rPr>
      </w:pPr>
      <w:r w:rsidRPr="00123E1C">
        <w:rPr>
          <w:rFonts w:ascii="Times New Roman" w:hAnsi="Times New Roman" w:cs="Times New Roman"/>
        </w:rPr>
        <w:t xml:space="preserve">Disdukcapil Kota Pontianak dalam hal melaksanakan tugas administrasi kependudukan sesuai amanat Undang-Undang perlu semakin meningkatkan kerja, kinerja dan pelayanan, hal ini karena di era digitalisasi yang semakin kompleks tantangan dan kebutuhan serta dengan tersedianya teknologi yang </w:t>
      </w:r>
      <w:r w:rsidRPr="00123E1C">
        <w:rPr>
          <w:rFonts w:ascii="Times New Roman" w:hAnsi="Times New Roman" w:cs="Times New Roman"/>
        </w:rPr>
        <w:lastRenderedPageBreak/>
        <w:t xml:space="preserve">mendukung dari adanya berbagai media sosial, aplikasi yang serba online, dan bisa membuka pelayanan </w:t>
      </w:r>
      <w:r w:rsidRPr="00123E1C">
        <w:rPr>
          <w:rFonts w:ascii="Times New Roman" w:hAnsi="Times New Roman" w:cs="Times New Roman"/>
          <w:i/>
        </w:rPr>
        <w:t>call centre</w:t>
      </w:r>
      <w:r w:rsidRPr="00123E1C">
        <w:rPr>
          <w:rFonts w:ascii="Times New Roman" w:hAnsi="Times New Roman" w:cs="Times New Roman"/>
        </w:rPr>
        <w:t xml:space="preserve"> agar setiap kendala yang dialami oleh masyarakat bisa teratasi dengan baik dan tuntas, dalam hal pengelolaan aplikasi SIAK dibutuhkan sumber daya manusia yang kompeten, adaptif, dan menguasai sistem komputer secara kolektif, hal ini bisa dilakukan dengan memberikan bimbingan teknis (bimtek) berkala sesuai kebutuhan kepada setiap petugas pengelola SIAK di Disdukcapil sehingga setiap permasalahan yang berkaitan dengan sistem bisa teratasi dengan baik dan </w:t>
      </w:r>
      <w:r w:rsidRPr="00123E1C">
        <w:rPr>
          <w:rFonts w:ascii="Times New Roman" w:hAnsi="Times New Roman" w:cs="Times New Roman"/>
          <w:i/>
        </w:rPr>
        <w:t>output</w:t>
      </w:r>
      <w:r w:rsidRPr="00123E1C">
        <w:rPr>
          <w:rFonts w:ascii="Times New Roman" w:hAnsi="Times New Roman" w:cs="Times New Roman"/>
        </w:rPr>
        <w:t>-nya adalah bisa memberikan pelayanan publik yang terbaik untuk semua masyarakat Kota Pontianak.</w:t>
      </w:r>
    </w:p>
    <w:p w:rsidR="00C77F8C" w:rsidRPr="00123E1C" w:rsidRDefault="00C77F8C" w:rsidP="00123E1C">
      <w:pPr>
        <w:spacing w:line="240" w:lineRule="auto"/>
        <w:ind w:left="360"/>
        <w:jc w:val="both"/>
        <w:rPr>
          <w:rFonts w:ascii="Times New Roman" w:hAnsi="Times New Roman" w:cs="Times New Roman"/>
        </w:rPr>
      </w:pPr>
      <w:r w:rsidRPr="00123E1C">
        <w:rPr>
          <w:rFonts w:ascii="Times New Roman" w:hAnsi="Times New Roman" w:cs="Times New Roman"/>
        </w:rPr>
        <w:t>Dalam menunjang penerapan SIAK ada beberapa aspek yang perlu ditingkatkan agar program SIAK semakin efektif dalam administrasi kependudukan di Kota Pontianak yaitu: (1) Infrastuktur (sarana dan prasarana). Infrastruktur merupakan elemen penting dalam memberikan sebuah pelayanan publik, tanpa infrastuktur yang baik dan siap, pelayanan menjadi terhambat dan hal ini berpengaruh pada kinerja dalam pelayanan. Dengan infrastruktur yang mendukung, memadai dan siap, pembaharuan pada program aplikasi dan database di SIAK dapat dilakukan dengan baik, cepat dan responsif kemudian terkait perangkat kerja yang digunakan (komputer, jaringan komunikasi data, jaringan internet, printer, dan komponen pendukung lainnya) harus sesuai standar yang diperlukan, dalam kondisi baik dan rutin diperiksa secara berkala agar tidak terjadi gangguan saat pelayanan berlangsung; (2) Sumber Daya Manusia (SDM). SDM merupakan pelaksana teknis yang mengakses dari aplikasi SIAK dalam memberikan pelayanan, SDM SIAK terdiri dari Operator dan Administrator. Kemajuan teknologi dan pembaharuan aplikasi memerlukan adaptasi SDM yang kompete</w:t>
      </w:r>
      <w:r w:rsidR="00310548">
        <w:rPr>
          <w:rFonts w:ascii="Times New Roman" w:hAnsi="Times New Roman" w:cs="Times New Roman"/>
        </w:rPr>
        <w:t xml:space="preserve">n dan adaptif, untuk itu perlu </w:t>
      </w:r>
      <w:r w:rsidRPr="00123E1C">
        <w:rPr>
          <w:rFonts w:ascii="Times New Roman" w:hAnsi="Times New Roman" w:cs="Times New Roman"/>
        </w:rPr>
        <w:t xml:space="preserve">dilakukan bimbingan teknis (bimtek) secara berkala agar kinerja dari SDM tetap optimal dalam memberikan pelayanan; (3) Struktur Organisasi. Struktur organisasi </w:t>
      </w:r>
      <w:r w:rsidRPr="00123E1C">
        <w:rPr>
          <w:rFonts w:ascii="Times New Roman" w:hAnsi="Times New Roman" w:cs="Times New Roman"/>
        </w:rPr>
        <w:lastRenderedPageBreak/>
        <w:t xml:space="preserve">merupakan pihak yang mengimplementasi kebijakan, dalam hal ini diperlukan Standar Operasional Prosedur (SOP) atau Pedoman Operasional Baku (POB) dalam pelaksanaannya. Disdukcapil Kota Pontianak dalam hal ini telah memiliki struktur organisasi dengan setiap bagian memiliki tanggung jawab berdasarkan tugas pokok dan fungsi dari masing-masing bidang. Dalam hal tata kelola organisasi juga diperlukan garis koordinasi yang jelas dan terarah, hal ini guna menghindari tumpang tindih dalam pelaksanaan tugas dan tanggung jawab dari masing-masing bidang; (4) Sikap pelaksana kebijakan. Para pelaksana dalam hal ini harus memahami maksud dan sasaran dari program yang </w:t>
      </w:r>
      <w:proofErr w:type="gramStart"/>
      <w:r w:rsidRPr="00123E1C">
        <w:rPr>
          <w:rFonts w:ascii="Times New Roman" w:hAnsi="Times New Roman" w:cs="Times New Roman"/>
        </w:rPr>
        <w:t>akan</w:t>
      </w:r>
      <w:proofErr w:type="gramEnd"/>
      <w:r w:rsidRPr="00123E1C">
        <w:rPr>
          <w:rFonts w:ascii="Times New Roman" w:hAnsi="Times New Roman" w:cs="Times New Roman"/>
        </w:rPr>
        <w:t xml:space="preserve"> dijalankan, dan hal ini harus di dukung penuh oleh pejabat yang memiliki kewenangan utama dalam hal ini yaitu Kepala Dinas Disdukcapil Kota Pontianak. Dan penting untuk menempatkan setiap pegawai di bidangnya masing-masing sesuai dengan keahliannya (</w:t>
      </w:r>
      <w:r w:rsidRPr="00123E1C">
        <w:rPr>
          <w:rFonts w:ascii="Times New Roman" w:hAnsi="Times New Roman" w:cs="Times New Roman"/>
          <w:i/>
        </w:rPr>
        <w:t>the right man on the right place</w:t>
      </w:r>
      <w:r w:rsidRPr="00123E1C">
        <w:rPr>
          <w:rFonts w:ascii="Times New Roman" w:hAnsi="Times New Roman" w:cs="Times New Roman"/>
        </w:rPr>
        <w:t xml:space="preserve">) dari kebijakan yang sudah diterapkan; (5) Pemegang kewenangan akses database. Kewenangan dalam hal mengakses data tidak dapat diberikan kepada semua pegawai. Hal ini karena sifat data penduduk bersifat rahasia. Kewenangan untuk mengakses database kependudukan diberikan kepada Kepala </w:t>
      </w:r>
      <w:proofErr w:type="gramStart"/>
      <w:r w:rsidRPr="00123E1C">
        <w:rPr>
          <w:rFonts w:ascii="Times New Roman" w:hAnsi="Times New Roman" w:cs="Times New Roman"/>
        </w:rPr>
        <w:t>Dinas</w:t>
      </w:r>
      <w:proofErr w:type="gramEnd"/>
      <w:r w:rsidRPr="00123E1C">
        <w:rPr>
          <w:rFonts w:ascii="Times New Roman" w:hAnsi="Times New Roman" w:cs="Times New Roman"/>
        </w:rPr>
        <w:t xml:space="preserve"> atau Kepala Bidang Teknologi dan Informasi agar tetap terjada kerahasiaan data penduduk. Diperlukan komitmen dan integritas tinggi yang harus dimiliki pelaksana kebijakan dalam menjalankan kebijakan tersebut; dan (6) Evaluasi kebijakan. Evaluasi diperlukan setiap kebijakan yang sudah dijalankan, hal ini agar bisa terus menerus berbenah dalam memberikan pelayanan kepada masyarakat dan meningkatkan kualitas dari pelayanan yang diberikan.</w:t>
      </w:r>
    </w:p>
    <w:p w:rsidR="00C77F8C" w:rsidRPr="00123E1C" w:rsidRDefault="00C77F8C" w:rsidP="00123E1C">
      <w:pPr>
        <w:spacing w:line="240" w:lineRule="auto"/>
        <w:ind w:left="360"/>
        <w:jc w:val="both"/>
        <w:rPr>
          <w:rFonts w:ascii="Times New Roman" w:hAnsi="Times New Roman" w:cs="Times New Roman"/>
        </w:rPr>
      </w:pPr>
      <w:r w:rsidRPr="00123E1C">
        <w:rPr>
          <w:rFonts w:ascii="Times New Roman" w:hAnsi="Times New Roman" w:cs="Times New Roman"/>
        </w:rPr>
        <w:t xml:space="preserve">Efektivitas SIAK di Kota Pontianak mencakup beberapa fungsi yaitu: (1) Produksi. SIAK dalam aspek ini menghasilkan dokumen kependudukan yang diperlukan oleh masyarakat sebagai bagian dari </w:t>
      </w:r>
      <w:r w:rsidRPr="00123E1C">
        <w:rPr>
          <w:rFonts w:ascii="Times New Roman" w:hAnsi="Times New Roman" w:cs="Times New Roman"/>
          <w:i/>
        </w:rPr>
        <w:t>output</w:t>
      </w:r>
      <w:r w:rsidRPr="00123E1C">
        <w:rPr>
          <w:rFonts w:ascii="Times New Roman" w:hAnsi="Times New Roman" w:cs="Times New Roman"/>
        </w:rPr>
        <w:t xml:space="preserve"> kebijakan dan tugas dari aplikasi yang dikelola oleh </w:t>
      </w:r>
      <w:r w:rsidRPr="00123E1C">
        <w:rPr>
          <w:rFonts w:ascii="Times New Roman" w:hAnsi="Times New Roman" w:cs="Times New Roman"/>
        </w:rPr>
        <w:lastRenderedPageBreak/>
        <w:t>Disdukcapil Kota Pontianak; (2) Efisiensi. SIAK dalam aspek ini membuat dokumen kependudukan yang dikelola telah terdata, tercatat dan tersusun secara sistematis sehingga efisien dalam memberikan pelayanan pada masyarakat; (3) Kepuasan. SIAK dalam aspek ini, dengan pelayanan yang sudah tersedia dalam pelayanan online, memberikan kemudahan bagi pengurusan administrasi kependudukan yang diperlukan oleh masyarakat untuk mengaksesnya sehingga lebih cepat dan mudah yang berdampak pada kepuasan dari masyarakat dari penggunaan aplikasi SIAK; (4) Keunggulan. SIAK dari aspek ini adalah tertatanya dokumen kependudukan secara rapi, terstruktur dan sistematis dalam sistem sehingga memudahkan dalam pencarian jika sewaktu-waktu diperlukan oleh masyarakat; dan (5) Pengembangan. SIAK dalam aspek ini telah mengalami peningkatan melalui update berkala menjadi aplikasi SIAK versi 7.3.4, hal ini guna meningkatkan pelayanan dokumen kependudukan.</w:t>
      </w:r>
    </w:p>
    <w:p w:rsidR="00C77F8C" w:rsidRPr="00123E1C" w:rsidRDefault="00C77F8C" w:rsidP="00123E1C">
      <w:pPr>
        <w:pStyle w:val="ListParagraph"/>
        <w:numPr>
          <w:ilvl w:val="1"/>
          <w:numId w:val="2"/>
        </w:numPr>
        <w:spacing w:after="200" w:line="240" w:lineRule="auto"/>
        <w:jc w:val="both"/>
        <w:rPr>
          <w:rFonts w:ascii="Times New Roman" w:hAnsi="Times New Roman" w:cs="Times New Roman"/>
          <w:b/>
        </w:rPr>
      </w:pPr>
      <w:r w:rsidRPr="00123E1C">
        <w:rPr>
          <w:rFonts w:ascii="Times New Roman" w:hAnsi="Times New Roman" w:cs="Times New Roman"/>
          <w:b/>
        </w:rPr>
        <w:t>Sistem Informasi Administrasi Kependudukan (SIAK) di Pontianak dapat mendukung program pemerintah yang membutuhkan data kependudukan</w:t>
      </w:r>
    </w:p>
    <w:p w:rsidR="00310548" w:rsidRDefault="00C77F8C" w:rsidP="00310548">
      <w:pPr>
        <w:spacing w:line="240" w:lineRule="auto"/>
        <w:ind w:left="360"/>
        <w:jc w:val="both"/>
        <w:rPr>
          <w:rFonts w:ascii="Times New Roman" w:hAnsi="Times New Roman" w:cs="Times New Roman"/>
        </w:rPr>
      </w:pPr>
      <w:r w:rsidRPr="00123E1C">
        <w:rPr>
          <w:rFonts w:ascii="Times New Roman" w:hAnsi="Times New Roman" w:cs="Times New Roman"/>
        </w:rPr>
        <w:t xml:space="preserve">Data yang diperoleh dari Kemendagri atau Dinas Kependudukan bisa dijadikan dasar untuk mendata pemilih dalam pelaksanaan Pemilu. Keberadaan SIAK dapat mendukung kebutuhan dari program pemerintah yang membutuhkan data kependudukan. Dalam hal ini, Pemanfaatan Data Kependudukan Dinas Kependudukan dan Pencatatan Sipil secara resmi menjadi acuan oleh instansi lain sejak dikeluarkannya Surat Edaran (SE) Mendagri Nomor 470/735/Sj tertanggal 13 Februari 2013 yang menjelaskan Data Kependudukan yang bisa dipertanggungjawabkan akurasinya adalah data kependudukan yang sudah dikonsolidasikan dan dibersihkan oleh Direktorat Jenderal Kependudukan dan Pencatatan Sipil, Kementerian Dalam Negeri. Pemanfaatan Data Kependudukan Kota Pontianak yang berpedoman pada </w:t>
      </w:r>
      <w:r w:rsidRPr="00123E1C">
        <w:rPr>
          <w:rFonts w:ascii="Times New Roman" w:hAnsi="Times New Roman" w:cs="Times New Roman"/>
        </w:rPr>
        <w:lastRenderedPageBreak/>
        <w:t xml:space="preserve">SE Mendagri tersebut diatas, digunakan untuk Pembangunan Demokrasi yaitu Pemilu Legislatif diselenggarakan pada tanggal 9 April 2014 dan Pemilukada Kota Pontianak diselenggarakan pada tanggal 19 September 2013. </w:t>
      </w:r>
    </w:p>
    <w:p w:rsidR="00310548" w:rsidRDefault="00C77F8C" w:rsidP="00310548">
      <w:pPr>
        <w:spacing w:line="240" w:lineRule="auto"/>
        <w:ind w:left="360"/>
        <w:jc w:val="both"/>
        <w:rPr>
          <w:rFonts w:ascii="Times New Roman" w:hAnsi="Times New Roman" w:cs="Times New Roman"/>
        </w:rPr>
      </w:pPr>
      <w:r w:rsidRPr="00123E1C">
        <w:rPr>
          <w:rFonts w:ascii="Times New Roman" w:hAnsi="Times New Roman" w:cs="Times New Roman"/>
          <w:lang w:val="de-AT"/>
        </w:rPr>
        <w:t>Beberapa momen yang direkam terkait pemanfaatan SIAK adalah sebagai berikut: (a) 12 November 2012. Kesepakatan Rapat Koordinasi Persiapan Penyusunan Data Agregat Kependudukan Per Kecamatan (DAK2) Pemilu Legislatif 2014 Provinsi Kalimantan Barat. Salah satu poin penting adalah memberikan dukungan kepada Pemerintah Provinsi Kalimantan Barat Cq. Biro Dukcapil Setda Provinsi Kalimantan Barat, untuk mengintegrasikan penyerahan DAK2 secara serentak pada tanggal 6 Desember 2012, termasuk penyerahan Data Penduduk Potensial Pemilih Pemilu (DP4) pada tanggal 7 Februari 2013 di Pontianak. Kesepakatan di tandatangani oleh: (1) Wakil dari Pemerintah Provinsi yaitu Kepala Biro Dukcapil Setda Provinsi Kalimantan Barat; (2) Wakil dari kabupaten/kota yaitu Kadis Dukcapil Kota Pontianak; dan (3) Wakil dari KPU Kabupaten/Kota yaitu Ketua KPU Kota Singkawang; (b) 6 Desember 2012. Penyerahan  DAK2 Pileg 2014 oleh Kementerian Dalam Negeri yaitu: (1) Bahwa Jumlah DAK2 awal yang terekam di server SIAK Dinas Dukcapil Kota Pontianak berjumlah 665.900 jiwa, dengan jumlah Laki-laki= 337.929 dan Perempuan= 327.971; dan (2) Bahwa setelah dibersihkan oleh Kementerian Dalam Negeri, jumlah DAK2 Kota Pontianak untuk Pileg berjumlah 617.875 dengan jumlah Laki-laki= 315.199 dan Perempuan= 302.676. penyerahan DAK2 dilakukan 16 bulan sebelum pelaksanaan Pileg; (c) 7 Februari 2013. Penyerahan DP4 Pileg. Penyerahan DP4 dari Walikota kepada KPU Kota untuk pelaksanaan Pileg 2014 berjumlah 452.043 dengan</w:t>
      </w:r>
      <w:r w:rsidR="00123E1C">
        <w:rPr>
          <w:rFonts w:ascii="Times New Roman" w:hAnsi="Times New Roman" w:cs="Times New Roman"/>
          <w:lang w:val="de-AT"/>
        </w:rPr>
        <w:t xml:space="preserve"> </w:t>
      </w:r>
      <w:r w:rsidRPr="00123E1C">
        <w:rPr>
          <w:rFonts w:ascii="Times New Roman" w:hAnsi="Times New Roman" w:cs="Times New Roman"/>
          <w:lang w:val="de-AT"/>
        </w:rPr>
        <w:t xml:space="preserve">Jumlah Laki-Laki= 72.820 dan Perempuan= 63.861. Penyerahan DP4 dilakukan 14 bulan sebelum pelaksanaan Pileg. </w:t>
      </w:r>
    </w:p>
    <w:p w:rsidR="00C77F8C" w:rsidRPr="00123E1C" w:rsidRDefault="00C77F8C" w:rsidP="00310548">
      <w:pPr>
        <w:spacing w:line="240" w:lineRule="auto"/>
        <w:ind w:left="360"/>
        <w:jc w:val="both"/>
        <w:rPr>
          <w:rFonts w:ascii="Times New Roman" w:hAnsi="Times New Roman" w:cs="Times New Roman"/>
        </w:rPr>
      </w:pPr>
      <w:r w:rsidRPr="008122F8">
        <w:rPr>
          <w:rFonts w:ascii="Times New Roman" w:hAnsi="Times New Roman" w:cs="Times New Roman"/>
        </w:rPr>
        <w:t xml:space="preserve">Kemudian dilanjutkan pada, (d) 13 Februari 2013. Menteri Dalam Negeri mengeluarkan Surat Edaran Nomor </w:t>
      </w:r>
      <w:r w:rsidRPr="008122F8">
        <w:rPr>
          <w:rFonts w:ascii="Times New Roman" w:hAnsi="Times New Roman" w:cs="Times New Roman"/>
        </w:rPr>
        <w:lastRenderedPageBreak/>
        <w:t xml:space="preserve">470/735/Sj tertanggal 13 Februari 2013 tentang Data Kependudukan yang bisa dipertanggungjawabkan akurasinya adalah data kependudukan yang sudah dikonsolidasikan dan dibersihkan oleh Direktorat Jenderal Kependudukan dan Pencatatan Sipil, Kementerian Dalam Negeri. Untuk menghindari perbedaan data kependudukan, maka data kependudukan untuk kebutuhan regular yang disajikan oleh Kemendagri, Pemerintah Provinsi, dan Pemerintah Kabupaten/Kota adalah data kependudukan yang diterbitkan secara berkala per semester yaitu: untuk semester pertama yang diterbitkan tanggal 30 Juni dan semester kedua yang diterbitkan tertanggal 31 Desember. Untuk keperluan khusus/tertentu, maka Pemerintah Provinsi dan atau Pemerintah Kabupaten/Kota dapat meminta kepada Kemendagri untuk menerbitkan data kependudukan secara khusus diluar agenda penerbitan per semester; (e) 18 Maret 2013. </w:t>
      </w:r>
      <w:r w:rsidRPr="00123E1C">
        <w:rPr>
          <w:rFonts w:ascii="Times New Roman" w:hAnsi="Times New Roman" w:cs="Times New Roman"/>
        </w:rPr>
        <w:t xml:space="preserve">Pemberian Data Mentah Penduduk (DMP) Kota Pontianak per tanggal 18 Maret 2013 untuk kepentingan Pilkada Kota Pontianak ke Dirjen Dukcapil. DMP yang diserahkan berjumlah 673.956 dengan Jumlah Laki-laki= 341.861 dan Perempuan= 332.095. Penyerahan DMP dilakukan 6 bulan sebelum Pilkada Kota Pontianak; (f) 5 April 2013. DAK2 Pilkada Kota Pontianak diserahkan Berita Acara Nomor 470/3247/DUKCAPIL antara Direktur Jenderal Dukcapil dan Walikota Pontianak tertanggal 5 April 2013, dimana jumlah DAK2 Kota Pontianak adalah 660.261 jiwa; dan (g) 22 April 2013. Penyerahan DAK2 dan DP4 Pilkada Kota Pontianak dari Walikota kepada Ketua KPU Kota Pontianak. Berita Acara Nomor 38 /CAPIL/2013 tertanggal 22 April 2013, yang menjelaskan jumlah DAK2 adalah 660.261 jiwa dan jumlah DP4 adalah 469.480 jiwa. Data Kependudukan tersebut </w:t>
      </w:r>
      <w:proofErr w:type="gramStart"/>
      <w:r w:rsidRPr="00123E1C">
        <w:rPr>
          <w:rFonts w:ascii="Times New Roman" w:hAnsi="Times New Roman" w:cs="Times New Roman"/>
        </w:rPr>
        <w:t>akan</w:t>
      </w:r>
      <w:proofErr w:type="gramEnd"/>
      <w:r w:rsidRPr="00123E1C">
        <w:rPr>
          <w:rFonts w:ascii="Times New Roman" w:hAnsi="Times New Roman" w:cs="Times New Roman"/>
        </w:rPr>
        <w:t xml:space="preserve"> digunakan sebagai bahan persyaratan jumlah Dukungan untuk Bakal Calon Perseorangan dan Daftar Pemilih Sementara dalam Pilkada Kota Pontianak pada tanggal 19 September 2013. Penyerahan DAK2 dan DP4 </w:t>
      </w:r>
      <w:r w:rsidRPr="00123E1C">
        <w:rPr>
          <w:rFonts w:ascii="Times New Roman" w:hAnsi="Times New Roman" w:cs="Times New Roman"/>
        </w:rPr>
        <w:lastRenderedPageBreak/>
        <w:t>dilakukan 5 bulan sebelum Pilkada Kota Pontianak.</w:t>
      </w:r>
    </w:p>
    <w:p w:rsidR="00D14C8E" w:rsidRDefault="009430E2" w:rsidP="00D14C8E">
      <w:pPr>
        <w:pStyle w:val="Heading1"/>
        <w:numPr>
          <w:ilvl w:val="0"/>
          <w:numId w:val="2"/>
        </w:numPr>
        <w:ind w:left="-284" w:firstLine="284"/>
        <w:jc w:val="both"/>
      </w:pPr>
      <w:r w:rsidRPr="00384F5C">
        <w:t>Kesimpulan</w:t>
      </w:r>
      <w:r w:rsidR="00123E1C">
        <w:t xml:space="preserve"> </w:t>
      </w:r>
    </w:p>
    <w:p w:rsidR="00D14C8E" w:rsidRPr="00D14C8E" w:rsidRDefault="00D14C8E" w:rsidP="00D14C8E">
      <w:pPr>
        <w:rPr>
          <w:rFonts w:ascii="Times New Roman" w:hAnsi="Times New Roman" w:cs="Times New Roman"/>
          <w:b/>
        </w:rPr>
      </w:pPr>
      <w:r w:rsidRPr="00D14C8E">
        <w:rPr>
          <w:rFonts w:ascii="Times New Roman" w:hAnsi="Times New Roman" w:cs="Times New Roman"/>
          <w:b/>
        </w:rPr>
        <w:t>Kesimpulan</w:t>
      </w:r>
    </w:p>
    <w:p w:rsidR="000D2C31" w:rsidRDefault="00123E1C" w:rsidP="00123E1C">
      <w:pPr>
        <w:pBdr>
          <w:top w:val="nil"/>
          <w:left w:val="nil"/>
          <w:bottom w:val="nil"/>
          <w:right w:val="nil"/>
          <w:between w:val="nil"/>
        </w:pBdr>
        <w:tabs>
          <w:tab w:val="left" w:pos="288"/>
        </w:tabs>
        <w:spacing w:after="120" w:line="240" w:lineRule="auto"/>
        <w:ind w:firstLine="288"/>
        <w:jc w:val="both"/>
        <w:rPr>
          <w:rFonts w:ascii="Times New Roman" w:eastAsia="Times New Roman" w:hAnsi="Times New Roman" w:cs="Times New Roman"/>
          <w:color w:val="000000"/>
        </w:rPr>
      </w:pPr>
      <w:r w:rsidRPr="00123E1C">
        <w:rPr>
          <w:rFonts w:ascii="Times New Roman" w:eastAsia="Times New Roman" w:hAnsi="Times New Roman" w:cs="Times New Roman"/>
          <w:color w:val="000000"/>
        </w:rPr>
        <w:t xml:space="preserve">Berdasarkan uraian yang telah dipaparkan di atas, maka yang menjadi kesimpulan dari penulisan penelitian ini adalah: (1) SIAK memberikan kemudahan dalam pengelolaan dalam mengurus administrasi kependudukan yang diperlukan oleh masyarakat; dan (2) SIAK bisa dimanfaatkan untuk mendukung program pemerintah, dengan mengintegrasikan data kependukukan terhadap data pemilih dalam pemilu. </w:t>
      </w:r>
    </w:p>
    <w:p w:rsidR="00123E1C" w:rsidRPr="00123E1C" w:rsidRDefault="00123E1C" w:rsidP="00123E1C">
      <w:pPr>
        <w:pBdr>
          <w:top w:val="nil"/>
          <w:left w:val="nil"/>
          <w:bottom w:val="nil"/>
          <w:right w:val="nil"/>
          <w:between w:val="nil"/>
        </w:pBdr>
        <w:tabs>
          <w:tab w:val="left" w:pos="288"/>
        </w:tabs>
        <w:spacing w:after="120" w:line="240" w:lineRule="auto"/>
        <w:ind w:firstLine="288"/>
        <w:jc w:val="both"/>
        <w:rPr>
          <w:rFonts w:ascii="Times New Roman" w:eastAsia="Times New Roman" w:hAnsi="Times New Roman" w:cs="Times New Roman"/>
          <w:color w:val="000000"/>
        </w:rPr>
      </w:pPr>
    </w:p>
    <w:p w:rsidR="000D2C31" w:rsidRDefault="000D2C31" w:rsidP="000D2C31">
      <w:pPr>
        <w:spacing w:after="0" w:line="276" w:lineRule="auto"/>
        <w:ind w:right="2"/>
        <w:jc w:val="both"/>
        <w:rPr>
          <w:rFonts w:ascii="Times New Roman" w:hAnsi="Times New Roman" w:cs="Times New Roman"/>
          <w:b/>
          <w:spacing w:val="8"/>
          <w:sz w:val="24"/>
          <w:szCs w:val="24"/>
          <w:lang w:val="id-ID"/>
        </w:rPr>
      </w:pPr>
      <w:r w:rsidRPr="000D2C31">
        <w:rPr>
          <w:rFonts w:ascii="Times New Roman" w:hAnsi="Times New Roman" w:cs="Times New Roman"/>
          <w:b/>
          <w:spacing w:val="8"/>
          <w:sz w:val="24"/>
          <w:szCs w:val="24"/>
          <w:lang w:val="id-ID"/>
        </w:rPr>
        <w:t>DAFTAR PUSTAKA</w:t>
      </w:r>
    </w:p>
    <w:p w:rsidR="009F41B7" w:rsidRDefault="009F41B7" w:rsidP="000D2C31">
      <w:pPr>
        <w:spacing w:after="0" w:line="276" w:lineRule="auto"/>
        <w:ind w:right="2"/>
        <w:jc w:val="both"/>
        <w:rPr>
          <w:rFonts w:ascii="Times New Roman" w:hAnsi="Times New Roman" w:cs="Times New Roman"/>
          <w:b/>
          <w:spacing w:val="8"/>
          <w:sz w:val="24"/>
          <w:szCs w:val="24"/>
          <w:lang w:val="id-ID"/>
        </w:rPr>
      </w:pPr>
    </w:p>
    <w:p w:rsidR="009F41B7" w:rsidRPr="008122F8" w:rsidRDefault="009F41B7" w:rsidP="009F41B7">
      <w:pPr>
        <w:pStyle w:val="Bibliography"/>
        <w:spacing w:line="240" w:lineRule="auto"/>
        <w:jc w:val="both"/>
        <w:rPr>
          <w:rFonts w:ascii="Times New Roman" w:hAnsi="Times New Roman" w:cs="Times New Roman"/>
          <w:sz w:val="24"/>
          <w:lang w:val="de-AT"/>
        </w:rPr>
      </w:pPr>
      <w:r>
        <w:rPr>
          <w:b/>
          <w:spacing w:val="8"/>
          <w:lang w:val="id-ID"/>
        </w:rPr>
        <w:fldChar w:fldCharType="begin"/>
      </w:r>
      <w:r>
        <w:rPr>
          <w:b/>
          <w:spacing w:val="8"/>
          <w:lang w:val="id-ID"/>
        </w:rPr>
        <w:instrText xml:space="preserve"> ADDIN ZOTERO_BIBL {"uncited":[],"omitted":[],"custom":[]} CSL_BIBLIOGRAPHY </w:instrText>
      </w:r>
      <w:r>
        <w:rPr>
          <w:b/>
          <w:spacing w:val="8"/>
          <w:lang w:val="id-ID"/>
        </w:rPr>
        <w:fldChar w:fldCharType="separate"/>
      </w:r>
      <w:r w:rsidRPr="008122F8">
        <w:rPr>
          <w:rFonts w:ascii="Times New Roman" w:hAnsi="Times New Roman" w:cs="Times New Roman"/>
          <w:sz w:val="24"/>
          <w:lang w:val="de-AT"/>
        </w:rPr>
        <w:t xml:space="preserve">Denpasar. (2021). </w:t>
      </w:r>
      <w:r w:rsidRPr="008122F8">
        <w:rPr>
          <w:rFonts w:ascii="Times New Roman" w:hAnsi="Times New Roman" w:cs="Times New Roman"/>
          <w:i/>
          <w:iCs/>
          <w:sz w:val="24"/>
          <w:lang w:val="de-AT"/>
        </w:rPr>
        <w:t>Website Portal Resmi Pemerintah Kota Denpasar</w:t>
      </w:r>
      <w:r w:rsidRPr="008122F8">
        <w:rPr>
          <w:rFonts w:ascii="Times New Roman" w:hAnsi="Times New Roman" w:cs="Times New Roman"/>
          <w:sz w:val="24"/>
          <w:lang w:val="de-AT"/>
        </w:rPr>
        <w:t>. http://www.denpasarkota.go.id/instansi/file</w:t>
      </w:r>
    </w:p>
    <w:p w:rsidR="009F41B7" w:rsidRPr="008122F8" w:rsidRDefault="009F41B7" w:rsidP="009F41B7">
      <w:pPr>
        <w:pStyle w:val="Bibliography"/>
        <w:spacing w:line="240" w:lineRule="auto"/>
        <w:jc w:val="both"/>
        <w:rPr>
          <w:rFonts w:ascii="Times New Roman" w:hAnsi="Times New Roman" w:cs="Times New Roman"/>
          <w:sz w:val="24"/>
          <w:lang w:val="de-AT"/>
        </w:rPr>
      </w:pPr>
      <w:r w:rsidRPr="008122F8">
        <w:rPr>
          <w:rFonts w:ascii="Times New Roman" w:hAnsi="Times New Roman" w:cs="Times New Roman"/>
          <w:sz w:val="24"/>
          <w:lang w:val="de-AT"/>
        </w:rPr>
        <w:t xml:space="preserve">Gibson, J. L., Ivancevich, J. M., &amp; Donnelly Jr, J. (1996). Organisasi dan Manajemen: Perilaku, Struktur dan Proses. </w:t>
      </w:r>
      <w:r w:rsidRPr="008122F8">
        <w:rPr>
          <w:rFonts w:ascii="Times New Roman" w:hAnsi="Times New Roman" w:cs="Times New Roman"/>
          <w:i/>
          <w:iCs/>
          <w:sz w:val="24"/>
          <w:lang w:val="de-AT"/>
        </w:rPr>
        <w:t>Jakarta: Erlangga</w:t>
      </w:r>
      <w:r w:rsidRPr="008122F8">
        <w:rPr>
          <w:rFonts w:ascii="Times New Roman" w:hAnsi="Times New Roman" w:cs="Times New Roman"/>
          <w:sz w:val="24"/>
          <w:lang w:val="de-AT"/>
        </w:rPr>
        <w:t>.</w:t>
      </w:r>
    </w:p>
    <w:p w:rsidR="009F41B7" w:rsidRPr="008122F8" w:rsidRDefault="009F41B7" w:rsidP="009F41B7">
      <w:pPr>
        <w:pStyle w:val="Bibliography"/>
        <w:spacing w:line="240" w:lineRule="auto"/>
        <w:jc w:val="both"/>
        <w:rPr>
          <w:rFonts w:ascii="Times New Roman" w:hAnsi="Times New Roman" w:cs="Times New Roman"/>
          <w:sz w:val="24"/>
          <w:lang w:val="de-AT"/>
        </w:rPr>
      </w:pPr>
      <w:r w:rsidRPr="008122F8">
        <w:rPr>
          <w:rFonts w:ascii="Times New Roman" w:hAnsi="Times New Roman" w:cs="Times New Roman"/>
          <w:sz w:val="24"/>
          <w:lang w:val="de-AT"/>
        </w:rPr>
        <w:t xml:space="preserve">Insani, I. (2010). Implementasi Kebijakan Administrasi Kependudukan di Kota Banda Aceh Provinsi Nanggroe Aceh Darussalam. </w:t>
      </w:r>
      <w:r w:rsidRPr="008122F8">
        <w:rPr>
          <w:rFonts w:ascii="Times New Roman" w:hAnsi="Times New Roman" w:cs="Times New Roman"/>
          <w:i/>
          <w:iCs/>
          <w:sz w:val="24"/>
          <w:lang w:val="de-AT"/>
        </w:rPr>
        <w:t>Jakarta: STIA LAN</w:t>
      </w:r>
      <w:r w:rsidRPr="008122F8">
        <w:rPr>
          <w:rFonts w:ascii="Times New Roman" w:hAnsi="Times New Roman" w:cs="Times New Roman"/>
          <w:sz w:val="24"/>
          <w:lang w:val="de-AT"/>
        </w:rPr>
        <w:t>.</w:t>
      </w:r>
    </w:p>
    <w:p w:rsidR="009F41B7" w:rsidRPr="008122F8" w:rsidRDefault="009F41B7" w:rsidP="009F41B7">
      <w:pPr>
        <w:pStyle w:val="Bibliography"/>
        <w:spacing w:line="240" w:lineRule="auto"/>
        <w:jc w:val="both"/>
        <w:rPr>
          <w:rFonts w:ascii="Times New Roman" w:hAnsi="Times New Roman" w:cs="Times New Roman"/>
          <w:sz w:val="24"/>
          <w:lang w:val="de-AT"/>
        </w:rPr>
      </w:pPr>
      <w:r w:rsidRPr="008122F8">
        <w:rPr>
          <w:rFonts w:ascii="Times New Roman" w:hAnsi="Times New Roman" w:cs="Times New Roman"/>
          <w:sz w:val="24"/>
          <w:lang w:val="de-AT"/>
        </w:rPr>
        <w:t xml:space="preserve">Lengkong, F. D., &amp; Tampi, G. B. (2016). Implementasi Sistem Informasi Administrasi Kependudukan (SIAK) Di Dinas Kependudukan Dan Pencatatan Sipil Kota Manado. </w:t>
      </w:r>
      <w:r w:rsidRPr="008122F8">
        <w:rPr>
          <w:rFonts w:ascii="Times New Roman" w:hAnsi="Times New Roman" w:cs="Times New Roman"/>
          <w:i/>
          <w:iCs/>
          <w:sz w:val="24"/>
          <w:lang w:val="de-AT"/>
        </w:rPr>
        <w:t>Jurnal Administrasi Publik</w:t>
      </w:r>
      <w:r w:rsidRPr="008122F8">
        <w:rPr>
          <w:rFonts w:ascii="Times New Roman" w:hAnsi="Times New Roman" w:cs="Times New Roman"/>
          <w:sz w:val="24"/>
          <w:lang w:val="de-AT"/>
        </w:rPr>
        <w:t xml:space="preserve">, </w:t>
      </w:r>
      <w:r w:rsidRPr="008122F8">
        <w:rPr>
          <w:rFonts w:ascii="Times New Roman" w:hAnsi="Times New Roman" w:cs="Times New Roman"/>
          <w:i/>
          <w:iCs/>
          <w:sz w:val="24"/>
          <w:lang w:val="de-AT"/>
        </w:rPr>
        <w:t>3</w:t>
      </w:r>
      <w:r w:rsidRPr="008122F8">
        <w:rPr>
          <w:rFonts w:ascii="Times New Roman" w:hAnsi="Times New Roman" w:cs="Times New Roman"/>
          <w:sz w:val="24"/>
          <w:lang w:val="de-AT"/>
        </w:rPr>
        <w:t>(400).</w:t>
      </w:r>
    </w:p>
    <w:p w:rsidR="009F41B7" w:rsidRPr="008122F8" w:rsidRDefault="009F41B7" w:rsidP="009F41B7">
      <w:pPr>
        <w:pStyle w:val="Bibliography"/>
        <w:spacing w:line="240" w:lineRule="auto"/>
        <w:jc w:val="both"/>
        <w:rPr>
          <w:rFonts w:ascii="Times New Roman" w:hAnsi="Times New Roman" w:cs="Times New Roman"/>
          <w:sz w:val="24"/>
          <w:lang w:val="de-AT"/>
        </w:rPr>
      </w:pPr>
      <w:r w:rsidRPr="008122F8">
        <w:rPr>
          <w:rFonts w:ascii="Times New Roman" w:hAnsi="Times New Roman" w:cs="Times New Roman"/>
          <w:sz w:val="24"/>
          <w:lang w:val="de-AT"/>
        </w:rPr>
        <w:t xml:space="preserve">Lukman, S. (2000). </w:t>
      </w:r>
      <w:r w:rsidRPr="008122F8">
        <w:rPr>
          <w:rFonts w:ascii="Times New Roman" w:hAnsi="Times New Roman" w:cs="Times New Roman"/>
          <w:i/>
          <w:iCs/>
          <w:sz w:val="24"/>
          <w:lang w:val="de-AT"/>
        </w:rPr>
        <w:t>Manajemen kualitas pelayanan</w:t>
      </w:r>
      <w:r w:rsidRPr="008122F8">
        <w:rPr>
          <w:rFonts w:ascii="Times New Roman" w:hAnsi="Times New Roman" w:cs="Times New Roman"/>
          <w:sz w:val="24"/>
          <w:lang w:val="de-AT"/>
        </w:rPr>
        <w:t>. Jakarta: Stia Lan Press.</w:t>
      </w:r>
    </w:p>
    <w:p w:rsidR="009F41B7" w:rsidRPr="009F41B7" w:rsidRDefault="00A02326" w:rsidP="009F41B7">
      <w:pPr>
        <w:pStyle w:val="Bibliography"/>
        <w:spacing w:line="240" w:lineRule="auto"/>
        <w:jc w:val="both"/>
        <w:rPr>
          <w:rFonts w:ascii="Times New Roman" w:hAnsi="Times New Roman" w:cs="Times New Roman"/>
          <w:sz w:val="24"/>
        </w:rPr>
      </w:pPr>
      <w:r w:rsidRPr="008122F8">
        <w:rPr>
          <w:rFonts w:ascii="Times New Roman" w:hAnsi="Times New Roman" w:cs="Times New Roman"/>
          <w:sz w:val="24"/>
          <w:lang w:val="de-AT"/>
        </w:rPr>
        <w:t xml:space="preserve">Nim, M. S. (2016). Implementasi Kebijakan Kartu Identitas Penduduk Musiman (Kipem) Pada Dinas Kependudukan Dan Pencatatan Sipil Kota Pontianak. </w:t>
      </w:r>
      <w:r w:rsidRPr="009F41B7">
        <w:rPr>
          <w:rFonts w:ascii="Times New Roman" w:hAnsi="Times New Roman" w:cs="Times New Roman"/>
          <w:i/>
          <w:iCs/>
          <w:sz w:val="24"/>
        </w:rPr>
        <w:t>Publika-Ju</w:t>
      </w:r>
      <w:r w:rsidR="009F41B7" w:rsidRPr="009F41B7">
        <w:rPr>
          <w:rFonts w:ascii="Times New Roman" w:hAnsi="Times New Roman" w:cs="Times New Roman"/>
          <w:i/>
          <w:iCs/>
          <w:sz w:val="24"/>
        </w:rPr>
        <w:t>rnal Ilmu Administrasi Negara</w:t>
      </w:r>
      <w:r w:rsidR="009F41B7" w:rsidRPr="009F41B7">
        <w:rPr>
          <w:rFonts w:ascii="Times New Roman" w:hAnsi="Times New Roman" w:cs="Times New Roman"/>
          <w:sz w:val="24"/>
        </w:rPr>
        <w:t xml:space="preserve">, </w:t>
      </w:r>
      <w:r w:rsidR="009F41B7" w:rsidRPr="009F41B7">
        <w:rPr>
          <w:rFonts w:ascii="Times New Roman" w:hAnsi="Times New Roman" w:cs="Times New Roman"/>
          <w:i/>
          <w:iCs/>
          <w:sz w:val="24"/>
        </w:rPr>
        <w:t>5</w:t>
      </w:r>
      <w:r w:rsidR="009F41B7" w:rsidRPr="009F41B7">
        <w:rPr>
          <w:rFonts w:ascii="Times New Roman" w:hAnsi="Times New Roman" w:cs="Times New Roman"/>
          <w:sz w:val="24"/>
        </w:rPr>
        <w:t>(3).</w:t>
      </w:r>
    </w:p>
    <w:p w:rsidR="009F41B7" w:rsidRPr="009F41B7" w:rsidRDefault="009F41B7" w:rsidP="009F41B7">
      <w:pPr>
        <w:pStyle w:val="Bibliography"/>
        <w:spacing w:line="240" w:lineRule="auto"/>
        <w:jc w:val="both"/>
        <w:rPr>
          <w:rFonts w:ascii="Times New Roman" w:hAnsi="Times New Roman" w:cs="Times New Roman"/>
          <w:sz w:val="24"/>
        </w:rPr>
      </w:pPr>
      <w:r w:rsidRPr="009F41B7">
        <w:rPr>
          <w:rFonts w:ascii="Times New Roman" w:hAnsi="Times New Roman" w:cs="Times New Roman"/>
          <w:sz w:val="24"/>
        </w:rPr>
        <w:lastRenderedPageBreak/>
        <w:t xml:space="preserve">Nugraha, A. R. T., Saito, R., Sato, K., Araujo, P. T., Jorio, A., &amp; Dresselhaus, M. S. (2010). Dielectric constant model for environmental effects on the exciton energies of single wall carbon nanotubes. </w:t>
      </w:r>
      <w:r w:rsidRPr="009F41B7">
        <w:rPr>
          <w:rFonts w:ascii="Times New Roman" w:hAnsi="Times New Roman" w:cs="Times New Roman"/>
          <w:i/>
          <w:iCs/>
          <w:sz w:val="24"/>
        </w:rPr>
        <w:t>Applied Physics Letters</w:t>
      </w:r>
      <w:r w:rsidRPr="009F41B7">
        <w:rPr>
          <w:rFonts w:ascii="Times New Roman" w:hAnsi="Times New Roman" w:cs="Times New Roman"/>
          <w:sz w:val="24"/>
        </w:rPr>
        <w:t xml:space="preserve">, </w:t>
      </w:r>
      <w:r w:rsidRPr="009F41B7">
        <w:rPr>
          <w:rFonts w:ascii="Times New Roman" w:hAnsi="Times New Roman" w:cs="Times New Roman"/>
          <w:i/>
          <w:iCs/>
          <w:sz w:val="24"/>
        </w:rPr>
        <w:t>97</w:t>
      </w:r>
      <w:r w:rsidRPr="009F41B7">
        <w:rPr>
          <w:rFonts w:ascii="Times New Roman" w:hAnsi="Times New Roman" w:cs="Times New Roman"/>
          <w:sz w:val="24"/>
        </w:rPr>
        <w:t>(9), 091905.</w:t>
      </w:r>
    </w:p>
    <w:p w:rsidR="009F41B7" w:rsidRPr="009F41B7" w:rsidRDefault="009F41B7" w:rsidP="009F41B7">
      <w:pPr>
        <w:pStyle w:val="Bibliography"/>
        <w:spacing w:line="240" w:lineRule="auto"/>
        <w:jc w:val="both"/>
        <w:rPr>
          <w:rFonts w:ascii="Times New Roman" w:hAnsi="Times New Roman" w:cs="Times New Roman"/>
          <w:sz w:val="24"/>
        </w:rPr>
      </w:pPr>
      <w:r w:rsidRPr="009F41B7">
        <w:rPr>
          <w:rFonts w:ascii="Times New Roman" w:hAnsi="Times New Roman" w:cs="Times New Roman"/>
          <w:sz w:val="24"/>
        </w:rPr>
        <w:t xml:space="preserve">Nugroho, P. A., &amp; Warsono, H. (2012). Evaluasi Penerapan Sistem Informasi Administrasi Kependudukan (SIAK) Pada Dinas Kependudukan Dan Pencatatan Sipil Kota Semarang. </w:t>
      </w:r>
      <w:r w:rsidRPr="009F41B7">
        <w:rPr>
          <w:rFonts w:ascii="Times New Roman" w:hAnsi="Times New Roman" w:cs="Times New Roman"/>
          <w:i/>
          <w:iCs/>
          <w:sz w:val="24"/>
        </w:rPr>
        <w:t>Journal of Public Policy and Management Review</w:t>
      </w:r>
      <w:r w:rsidRPr="009F41B7">
        <w:rPr>
          <w:rFonts w:ascii="Times New Roman" w:hAnsi="Times New Roman" w:cs="Times New Roman"/>
          <w:sz w:val="24"/>
        </w:rPr>
        <w:t xml:space="preserve">, </w:t>
      </w:r>
      <w:r w:rsidRPr="009F41B7">
        <w:rPr>
          <w:rFonts w:ascii="Times New Roman" w:hAnsi="Times New Roman" w:cs="Times New Roman"/>
          <w:i/>
          <w:iCs/>
          <w:sz w:val="24"/>
        </w:rPr>
        <w:t>1</w:t>
      </w:r>
      <w:r w:rsidRPr="009F41B7">
        <w:rPr>
          <w:rFonts w:ascii="Times New Roman" w:hAnsi="Times New Roman" w:cs="Times New Roman"/>
          <w:sz w:val="24"/>
        </w:rPr>
        <w:t>(2), 211–220.</w:t>
      </w:r>
    </w:p>
    <w:p w:rsidR="009F41B7" w:rsidRPr="009F41B7" w:rsidRDefault="009F41B7" w:rsidP="009F41B7">
      <w:pPr>
        <w:pStyle w:val="Bibliography"/>
        <w:spacing w:line="240" w:lineRule="auto"/>
        <w:jc w:val="both"/>
        <w:rPr>
          <w:rFonts w:ascii="Times New Roman" w:hAnsi="Times New Roman" w:cs="Times New Roman"/>
          <w:sz w:val="24"/>
        </w:rPr>
      </w:pPr>
      <w:r w:rsidRPr="009F41B7">
        <w:rPr>
          <w:rFonts w:ascii="Times New Roman" w:hAnsi="Times New Roman" w:cs="Times New Roman"/>
          <w:sz w:val="24"/>
        </w:rPr>
        <w:t xml:space="preserve">Pasolong, H. (2014). </w:t>
      </w:r>
      <w:r w:rsidRPr="009F41B7">
        <w:rPr>
          <w:rFonts w:ascii="Times New Roman" w:hAnsi="Times New Roman" w:cs="Times New Roman"/>
          <w:i/>
          <w:iCs/>
          <w:sz w:val="24"/>
        </w:rPr>
        <w:t>Teori administrasi publik</w:t>
      </w:r>
      <w:r w:rsidRPr="009F41B7">
        <w:rPr>
          <w:rFonts w:ascii="Times New Roman" w:hAnsi="Times New Roman" w:cs="Times New Roman"/>
          <w:sz w:val="24"/>
        </w:rPr>
        <w:t>. Alfabeta Bandung.</w:t>
      </w:r>
    </w:p>
    <w:p w:rsidR="009F41B7" w:rsidRPr="009F41B7" w:rsidRDefault="009F41B7" w:rsidP="009F41B7">
      <w:pPr>
        <w:pStyle w:val="Bibliography"/>
        <w:spacing w:line="240" w:lineRule="auto"/>
        <w:jc w:val="both"/>
        <w:rPr>
          <w:rFonts w:ascii="Times New Roman" w:hAnsi="Times New Roman" w:cs="Times New Roman"/>
          <w:sz w:val="24"/>
        </w:rPr>
      </w:pPr>
      <w:r w:rsidRPr="009F41B7">
        <w:rPr>
          <w:rFonts w:ascii="Times New Roman" w:hAnsi="Times New Roman" w:cs="Times New Roman"/>
          <w:sz w:val="24"/>
        </w:rPr>
        <w:t xml:space="preserve">Purwanti, T. (2018). IMPLEMENTASI KEBIJAKAN PEMERINTAH TENTANG ADMINISTRASI KEPENDUDUKAN. </w:t>
      </w:r>
      <w:r w:rsidRPr="009F41B7">
        <w:rPr>
          <w:rFonts w:ascii="Times New Roman" w:hAnsi="Times New Roman" w:cs="Times New Roman"/>
          <w:i/>
          <w:iCs/>
          <w:sz w:val="24"/>
        </w:rPr>
        <w:t>Mimbar: Jurnal Penelitian Sosial Dan Politik</w:t>
      </w:r>
      <w:r w:rsidRPr="009F41B7">
        <w:rPr>
          <w:rFonts w:ascii="Times New Roman" w:hAnsi="Times New Roman" w:cs="Times New Roman"/>
          <w:sz w:val="24"/>
        </w:rPr>
        <w:t xml:space="preserve">, </w:t>
      </w:r>
      <w:r w:rsidRPr="009F41B7">
        <w:rPr>
          <w:rFonts w:ascii="Times New Roman" w:hAnsi="Times New Roman" w:cs="Times New Roman"/>
          <w:i/>
          <w:iCs/>
          <w:sz w:val="24"/>
        </w:rPr>
        <w:t>7</w:t>
      </w:r>
      <w:r w:rsidRPr="009F41B7">
        <w:rPr>
          <w:rFonts w:ascii="Times New Roman" w:hAnsi="Times New Roman" w:cs="Times New Roman"/>
          <w:sz w:val="24"/>
        </w:rPr>
        <w:t>(1), 59–67.</w:t>
      </w:r>
    </w:p>
    <w:p w:rsidR="009F41B7" w:rsidRPr="009F41B7" w:rsidRDefault="009F41B7" w:rsidP="009F41B7">
      <w:pPr>
        <w:pStyle w:val="Bibliography"/>
        <w:spacing w:line="240" w:lineRule="auto"/>
        <w:jc w:val="both"/>
        <w:rPr>
          <w:rFonts w:ascii="Times New Roman" w:hAnsi="Times New Roman" w:cs="Times New Roman"/>
          <w:sz w:val="24"/>
        </w:rPr>
      </w:pPr>
      <w:r w:rsidRPr="009F41B7">
        <w:rPr>
          <w:rFonts w:ascii="Times New Roman" w:hAnsi="Times New Roman" w:cs="Times New Roman"/>
          <w:sz w:val="24"/>
        </w:rPr>
        <w:t xml:space="preserve">Revida, E., Hidayatulloh, A. N., Soetijono, I. K., Hermawansyah, A., Purba, B., Tawakkal, M. I., Bahri, S., Pelu, M. F. A., Purba, S., &amp; Asmarianti, A. (2020). </w:t>
      </w:r>
      <w:r w:rsidRPr="009F41B7">
        <w:rPr>
          <w:rFonts w:ascii="Times New Roman" w:hAnsi="Times New Roman" w:cs="Times New Roman"/>
          <w:i/>
          <w:iCs/>
          <w:sz w:val="24"/>
        </w:rPr>
        <w:t>Teori Administrasi Publik</w:t>
      </w:r>
      <w:r w:rsidRPr="009F41B7">
        <w:rPr>
          <w:rFonts w:ascii="Times New Roman" w:hAnsi="Times New Roman" w:cs="Times New Roman"/>
          <w:sz w:val="24"/>
        </w:rPr>
        <w:t>. Yayasan Kita Menulis.</w:t>
      </w:r>
    </w:p>
    <w:p w:rsidR="009F41B7" w:rsidRPr="009F41B7" w:rsidRDefault="009F41B7" w:rsidP="009F41B7">
      <w:pPr>
        <w:pStyle w:val="Bibliography"/>
        <w:spacing w:line="240" w:lineRule="auto"/>
        <w:jc w:val="both"/>
        <w:rPr>
          <w:rFonts w:ascii="Times New Roman" w:hAnsi="Times New Roman" w:cs="Times New Roman"/>
          <w:sz w:val="24"/>
        </w:rPr>
      </w:pPr>
      <w:r w:rsidRPr="009F41B7">
        <w:rPr>
          <w:rFonts w:ascii="Times New Roman" w:hAnsi="Times New Roman" w:cs="Times New Roman"/>
          <w:sz w:val="24"/>
        </w:rPr>
        <w:t xml:space="preserve">Siagian, S. P. (2002). </w:t>
      </w:r>
      <w:r w:rsidRPr="009F41B7">
        <w:rPr>
          <w:rFonts w:ascii="Times New Roman" w:hAnsi="Times New Roman" w:cs="Times New Roman"/>
          <w:i/>
          <w:iCs/>
          <w:sz w:val="24"/>
        </w:rPr>
        <w:t>Manajemen sumber daya manusia</w:t>
      </w:r>
      <w:r w:rsidRPr="009F41B7">
        <w:rPr>
          <w:rFonts w:ascii="Times New Roman" w:hAnsi="Times New Roman" w:cs="Times New Roman"/>
          <w:sz w:val="24"/>
        </w:rPr>
        <w:t>.</w:t>
      </w:r>
    </w:p>
    <w:p w:rsidR="009F41B7" w:rsidRPr="009F41B7" w:rsidRDefault="009F41B7" w:rsidP="009F41B7">
      <w:pPr>
        <w:pStyle w:val="Bibliography"/>
        <w:spacing w:line="240" w:lineRule="auto"/>
        <w:jc w:val="both"/>
        <w:rPr>
          <w:rFonts w:ascii="Times New Roman" w:hAnsi="Times New Roman" w:cs="Times New Roman"/>
          <w:sz w:val="24"/>
        </w:rPr>
      </w:pPr>
      <w:r w:rsidRPr="009F41B7">
        <w:rPr>
          <w:rFonts w:ascii="Times New Roman" w:hAnsi="Times New Roman" w:cs="Times New Roman"/>
          <w:sz w:val="24"/>
        </w:rPr>
        <w:t xml:space="preserve">Warga Pontianak. (2021). </w:t>
      </w:r>
      <w:r w:rsidRPr="009F41B7">
        <w:rPr>
          <w:rFonts w:ascii="Times New Roman" w:hAnsi="Times New Roman" w:cs="Times New Roman"/>
          <w:i/>
          <w:iCs/>
          <w:sz w:val="24"/>
        </w:rPr>
        <w:t>Berita Kalbar Terbaru Terkini—INews Portal</w:t>
      </w:r>
      <w:r w:rsidRPr="009F41B7">
        <w:rPr>
          <w:rFonts w:ascii="Times New Roman" w:hAnsi="Times New Roman" w:cs="Times New Roman"/>
          <w:sz w:val="24"/>
        </w:rPr>
        <w:t>. iNews.ID. https://kalbar.inews.id</w:t>
      </w:r>
    </w:p>
    <w:p w:rsidR="009F41B7" w:rsidRPr="009F41B7" w:rsidRDefault="009F41B7" w:rsidP="009F41B7">
      <w:pPr>
        <w:pStyle w:val="Bibliography"/>
        <w:spacing w:line="240" w:lineRule="auto"/>
        <w:jc w:val="both"/>
        <w:rPr>
          <w:rFonts w:ascii="Times New Roman" w:hAnsi="Times New Roman" w:cs="Times New Roman"/>
          <w:sz w:val="24"/>
        </w:rPr>
      </w:pPr>
      <w:r w:rsidRPr="009F41B7">
        <w:rPr>
          <w:rFonts w:ascii="Times New Roman" w:hAnsi="Times New Roman" w:cs="Times New Roman"/>
          <w:sz w:val="24"/>
        </w:rPr>
        <w:t xml:space="preserve">ZULKARNAEN, M. F., Putri, L. L., &amp; Asyari, H. (2019). Sistem Informasi Administrasi Kependudukan Kelurahan Rembige Berbasis Web. </w:t>
      </w:r>
      <w:r w:rsidRPr="009F41B7">
        <w:rPr>
          <w:rFonts w:ascii="Times New Roman" w:hAnsi="Times New Roman" w:cs="Times New Roman"/>
          <w:i/>
          <w:iCs/>
          <w:sz w:val="24"/>
        </w:rPr>
        <w:t>Jurnal Manajemen Informatika Dan Sistem Informasi</w:t>
      </w:r>
      <w:r w:rsidRPr="009F41B7">
        <w:rPr>
          <w:rFonts w:ascii="Times New Roman" w:hAnsi="Times New Roman" w:cs="Times New Roman"/>
          <w:sz w:val="24"/>
        </w:rPr>
        <w:t xml:space="preserve">, </w:t>
      </w:r>
      <w:r w:rsidRPr="009F41B7">
        <w:rPr>
          <w:rFonts w:ascii="Times New Roman" w:hAnsi="Times New Roman" w:cs="Times New Roman"/>
          <w:i/>
          <w:iCs/>
          <w:sz w:val="24"/>
        </w:rPr>
        <w:t>2</w:t>
      </w:r>
      <w:r w:rsidRPr="009F41B7">
        <w:rPr>
          <w:rFonts w:ascii="Times New Roman" w:hAnsi="Times New Roman" w:cs="Times New Roman"/>
          <w:sz w:val="24"/>
        </w:rPr>
        <w:t>(1), 57–62.</w:t>
      </w:r>
    </w:p>
    <w:p w:rsidR="009F41B7" w:rsidRPr="00A02326" w:rsidRDefault="009F41B7" w:rsidP="00A02326">
      <w:pPr>
        <w:spacing w:after="0" w:line="240" w:lineRule="auto"/>
        <w:ind w:right="2"/>
        <w:jc w:val="both"/>
        <w:rPr>
          <w:rFonts w:ascii="Times New Roman" w:hAnsi="Times New Roman" w:cs="Times New Roman"/>
          <w:b/>
          <w:spacing w:val="8"/>
          <w:sz w:val="24"/>
          <w:szCs w:val="24"/>
          <w:lang w:val="id-ID"/>
        </w:rPr>
      </w:pPr>
      <w:r>
        <w:rPr>
          <w:rFonts w:ascii="Times New Roman" w:hAnsi="Times New Roman" w:cs="Times New Roman"/>
          <w:b/>
          <w:spacing w:val="8"/>
          <w:sz w:val="24"/>
          <w:szCs w:val="24"/>
          <w:lang w:val="id-ID"/>
        </w:rPr>
        <w:fldChar w:fldCharType="end"/>
      </w:r>
    </w:p>
    <w:p w:rsidR="00123E1C" w:rsidRPr="00123E1C" w:rsidRDefault="00123E1C" w:rsidP="00123E1C">
      <w:pPr>
        <w:spacing w:line="360" w:lineRule="auto"/>
        <w:rPr>
          <w:rFonts w:ascii="Times New Roman" w:hAnsi="Times New Roman" w:cs="Times New Roman"/>
          <w:b/>
          <w:u w:val="single"/>
        </w:rPr>
      </w:pPr>
      <w:r w:rsidRPr="00123E1C">
        <w:rPr>
          <w:rFonts w:ascii="Times New Roman" w:hAnsi="Times New Roman" w:cs="Times New Roman"/>
          <w:b/>
          <w:u w:val="single"/>
        </w:rPr>
        <w:t>Peraturan Perundang-Undangan</w:t>
      </w:r>
    </w:p>
    <w:p w:rsidR="00123E1C" w:rsidRPr="00123E1C" w:rsidRDefault="00123E1C" w:rsidP="00123E1C">
      <w:pPr>
        <w:spacing w:line="360" w:lineRule="auto"/>
        <w:ind w:left="709" w:hanging="709"/>
        <w:jc w:val="both"/>
        <w:rPr>
          <w:rFonts w:ascii="Times New Roman" w:hAnsi="Times New Roman" w:cs="Times New Roman"/>
        </w:rPr>
      </w:pPr>
      <w:r w:rsidRPr="00123E1C">
        <w:rPr>
          <w:rFonts w:ascii="Times New Roman" w:hAnsi="Times New Roman" w:cs="Times New Roman"/>
        </w:rPr>
        <w:t>Undang-Undang Dasar Negara Republik Indonesia Tahun 1945.</w:t>
      </w:r>
    </w:p>
    <w:p w:rsidR="00123E1C" w:rsidRPr="00123E1C" w:rsidRDefault="00123E1C" w:rsidP="00123E1C">
      <w:pPr>
        <w:spacing w:line="360" w:lineRule="auto"/>
        <w:ind w:left="709" w:hanging="709"/>
        <w:jc w:val="both"/>
        <w:rPr>
          <w:rFonts w:ascii="Times New Roman" w:hAnsi="Times New Roman" w:cs="Times New Roman"/>
        </w:rPr>
      </w:pPr>
      <w:r w:rsidRPr="00123E1C">
        <w:rPr>
          <w:rFonts w:ascii="Times New Roman" w:hAnsi="Times New Roman" w:cs="Times New Roman"/>
        </w:rPr>
        <w:lastRenderedPageBreak/>
        <w:t>Keputusan Presiden Nomor 88 Tahun 2004 tentang Pengelolaan Informasi Administrasi Kependudukan.</w:t>
      </w:r>
    </w:p>
    <w:p w:rsidR="00123E1C" w:rsidRPr="00123E1C" w:rsidRDefault="00123E1C" w:rsidP="00123E1C">
      <w:pPr>
        <w:spacing w:line="360" w:lineRule="auto"/>
        <w:ind w:left="709" w:hanging="709"/>
        <w:jc w:val="both"/>
        <w:rPr>
          <w:rFonts w:ascii="Times New Roman" w:hAnsi="Times New Roman" w:cs="Times New Roman"/>
        </w:rPr>
      </w:pPr>
      <w:r w:rsidRPr="00123E1C">
        <w:rPr>
          <w:rFonts w:ascii="Times New Roman" w:hAnsi="Times New Roman" w:cs="Times New Roman"/>
        </w:rPr>
        <w:t xml:space="preserve">Undang-Undang Republik Indonesia Nomor 23 Tahun 2006 tentang Administrasi Kependudukan. </w:t>
      </w:r>
    </w:p>
    <w:p w:rsidR="00123E1C" w:rsidRPr="00123E1C" w:rsidRDefault="00123E1C" w:rsidP="00123E1C">
      <w:pPr>
        <w:spacing w:line="360" w:lineRule="auto"/>
        <w:ind w:left="709" w:hanging="709"/>
        <w:jc w:val="both"/>
        <w:rPr>
          <w:rFonts w:ascii="Times New Roman" w:hAnsi="Times New Roman" w:cs="Times New Roman"/>
        </w:rPr>
      </w:pPr>
      <w:r w:rsidRPr="00123E1C">
        <w:rPr>
          <w:rFonts w:ascii="Times New Roman" w:hAnsi="Times New Roman" w:cs="Times New Roman"/>
        </w:rPr>
        <w:t>Undang-Undang Republik Indonesia Nomor 23 Tahun 2014 tentang Pemerintah Daerah.</w:t>
      </w:r>
    </w:p>
    <w:p w:rsidR="00123E1C" w:rsidRPr="00123E1C" w:rsidRDefault="00123E1C" w:rsidP="00123E1C">
      <w:pPr>
        <w:spacing w:line="360" w:lineRule="auto"/>
        <w:ind w:left="709" w:hanging="709"/>
        <w:jc w:val="both"/>
        <w:rPr>
          <w:rFonts w:ascii="Times New Roman" w:hAnsi="Times New Roman" w:cs="Times New Roman"/>
        </w:rPr>
      </w:pPr>
      <w:r w:rsidRPr="00123E1C">
        <w:rPr>
          <w:rFonts w:ascii="Times New Roman" w:hAnsi="Times New Roman" w:cs="Times New Roman"/>
        </w:rPr>
        <w:t>Peraturan Daerah Nomor 7 Tahun 2016 tentang Pembentukan dan Susunan Perangkat Daerah dan Peraturan Walikota Pontianak Nomor 67 Tahun 2016 Tentang Kedudukan, Struktur Organisasi,Tugas Pokok, Fungsi, Uraian Tugas Dan Tata Kerja Dinas Kependudukan Dan Pencatatan Sipil Kota Pontianak.</w:t>
      </w:r>
    </w:p>
    <w:p w:rsidR="00123E1C" w:rsidRDefault="00123E1C" w:rsidP="00123E1C">
      <w:pPr>
        <w:spacing w:line="360" w:lineRule="auto"/>
        <w:ind w:left="709" w:hanging="709"/>
        <w:jc w:val="both"/>
        <w:rPr>
          <w:rFonts w:ascii="Times New Roman" w:hAnsi="Times New Roman" w:cs="Times New Roman"/>
        </w:rPr>
      </w:pPr>
      <w:r w:rsidRPr="00123E1C">
        <w:rPr>
          <w:rFonts w:ascii="Times New Roman" w:hAnsi="Times New Roman" w:cs="Times New Roman"/>
        </w:rPr>
        <w:t>Peraturan Menteri Dalam Negeri Republik Indones</w:t>
      </w:r>
      <w:r w:rsidR="009F41B7">
        <w:rPr>
          <w:rFonts w:ascii="Times New Roman" w:hAnsi="Times New Roman" w:cs="Times New Roman"/>
        </w:rPr>
        <w:t xml:space="preserve">ia Nomor 95 Tahun 2019 Tentang </w:t>
      </w:r>
      <w:r w:rsidRPr="00123E1C">
        <w:rPr>
          <w:rFonts w:ascii="Times New Roman" w:hAnsi="Times New Roman" w:cs="Times New Roman"/>
        </w:rPr>
        <w:t>Sistem Informasi Administrasi Kependudukan.</w:t>
      </w:r>
    </w:p>
    <w:p w:rsidR="009F41B7" w:rsidRPr="00123E1C" w:rsidRDefault="009F41B7" w:rsidP="00123E1C">
      <w:pPr>
        <w:spacing w:line="360" w:lineRule="auto"/>
        <w:ind w:left="709" w:hanging="709"/>
        <w:jc w:val="both"/>
        <w:rPr>
          <w:rFonts w:ascii="Times New Roman" w:hAnsi="Times New Roman" w:cs="Times New Roman"/>
        </w:rPr>
      </w:pPr>
    </w:p>
    <w:p w:rsidR="00123E1C" w:rsidRPr="00123E1C" w:rsidRDefault="00123E1C" w:rsidP="000D2C31">
      <w:pPr>
        <w:spacing w:after="0" w:line="276" w:lineRule="auto"/>
        <w:ind w:right="2"/>
        <w:jc w:val="both"/>
        <w:rPr>
          <w:rFonts w:ascii="Times New Roman" w:hAnsi="Times New Roman" w:cs="Times New Roman"/>
          <w:b/>
          <w:spacing w:val="8"/>
        </w:rPr>
      </w:pPr>
    </w:p>
    <w:sectPr w:rsidR="00123E1C" w:rsidRPr="00123E1C" w:rsidSect="000D2C31">
      <w:type w:val="continuous"/>
      <w:pgSz w:w="11907" w:h="16840"/>
      <w:pgMar w:top="1418" w:right="1418" w:bottom="1418" w:left="1701" w:header="720" w:footer="720" w:gutter="0"/>
      <w:cols w:num="2" w:space="720" w:equalWidth="0">
        <w:col w:w="4034" w:space="720"/>
        <w:col w:w="4034"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663A" w:rsidRDefault="0094663A">
      <w:pPr>
        <w:spacing w:after="0" w:line="240" w:lineRule="auto"/>
      </w:pPr>
      <w:r>
        <w:separator/>
      </w:r>
    </w:p>
  </w:endnote>
  <w:endnote w:type="continuationSeparator" w:id="0">
    <w:p w:rsidR="0094663A" w:rsidRDefault="009466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313F" w:rsidRPr="001304A2" w:rsidRDefault="001304A2" w:rsidP="001304A2">
    <w:pPr>
      <w:pBdr>
        <w:top w:val="nil"/>
        <w:left w:val="nil"/>
        <w:bottom w:val="nil"/>
        <w:right w:val="nil"/>
        <w:between w:val="nil"/>
      </w:pBdr>
      <w:tabs>
        <w:tab w:val="center" w:pos="4395"/>
        <w:tab w:val="left" w:pos="6096"/>
      </w:tabs>
      <w:jc w:val="both"/>
      <w:rPr>
        <w:rFonts w:ascii="Times New Roman" w:eastAsia="Times New Roman" w:hAnsi="Times New Roman" w:cs="Times New Roman"/>
        <w:i/>
        <w:color w:val="000000"/>
        <w:sz w:val="18"/>
        <w:szCs w:val="18"/>
      </w:rPr>
    </w:pPr>
    <w:proofErr w:type="gramStart"/>
    <w:r w:rsidRPr="001304A2">
      <w:rPr>
        <w:rFonts w:ascii="Times New Roman" w:eastAsia="Times New Roman" w:hAnsi="Times New Roman" w:cs="Times New Roman"/>
        <w:i/>
        <w:color w:val="000000"/>
        <w:sz w:val="18"/>
        <w:szCs w:val="18"/>
      </w:rPr>
      <w:t>heriyanto</w:t>
    </w:r>
    <w:proofErr w:type="gramEnd"/>
    <w:r w:rsidRPr="001304A2">
      <w:rPr>
        <w:rFonts w:ascii="Times New Roman" w:eastAsia="Times New Roman" w:hAnsi="Times New Roman" w:cs="Times New Roman"/>
        <w:i/>
        <w:color w:val="000000"/>
        <w:sz w:val="18"/>
        <w:szCs w:val="18"/>
      </w:rPr>
      <w:t xml:space="preserve"> (efektivitas sistem informasi administrasi kependudukan (siak) dalam rangka optimalisasi pelayanan publik </w:t>
    </w:r>
    <w:r>
      <w:rPr>
        <w:rFonts w:ascii="Times New Roman" w:eastAsia="Times New Roman" w:hAnsi="Times New Roman" w:cs="Times New Roman"/>
        <w:i/>
        <w:color w:val="000000"/>
        <w:sz w:val="18"/>
        <w:szCs w:val="18"/>
      </w:rPr>
      <w:t xml:space="preserve"> </w:t>
    </w:r>
    <w:r w:rsidRPr="001304A2">
      <w:rPr>
        <w:rFonts w:ascii="Times New Roman" w:eastAsia="Times New Roman" w:hAnsi="Times New Roman" w:cs="Times New Roman"/>
        <w:i/>
        <w:color w:val="000000"/>
        <w:sz w:val="18"/>
        <w:szCs w:val="18"/>
      </w:rPr>
      <w:t>di kota pontianak</w:t>
    </w:r>
    <w:r>
      <w:rPr>
        <w:rFonts w:ascii="Times New Roman" w:eastAsia="Times New Roman" w:hAnsi="Times New Roman" w:cs="Times New Roman"/>
        <w:i/>
        <w:color w:val="000000"/>
        <w:sz w:val="18"/>
        <w:szCs w:val="18"/>
      </w:rPr>
      <w:t xml:space="preserve"> )</w:t>
    </w:r>
    <w:r w:rsidR="00D1059A" w:rsidRPr="00D14C8E">
      <w:rPr>
        <w:rFonts w:ascii="Times New Roman" w:eastAsia="Times New Roman" w:hAnsi="Times New Roman" w:cs="Times New Roman"/>
        <w:i/>
        <w:color w:val="000000"/>
        <w:sz w:val="18"/>
        <w:szCs w:val="18"/>
      </w:rPr>
      <w:tab/>
    </w:r>
    <w:r w:rsidR="00D1059A" w:rsidRPr="00D14C8E">
      <w:rPr>
        <w:rFonts w:ascii="Times New Roman" w:eastAsia="Times New Roman" w:hAnsi="Times New Roman" w:cs="Times New Roman"/>
        <w:i/>
        <w:color w:val="000000"/>
        <w:sz w:val="18"/>
        <w:szCs w:val="18"/>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313F" w:rsidRPr="00D14C8E" w:rsidRDefault="00D14C8E" w:rsidP="00D14C8E">
    <w:pPr>
      <w:pStyle w:val="Footer"/>
    </w:pPr>
    <w:r w:rsidRPr="00D14C8E">
      <w:rPr>
        <w:rFonts w:ascii="Times New Roman" w:eastAsia="Times New Roman" w:hAnsi="Times New Roman" w:cs="Times New Roman"/>
        <w:i/>
        <w:color w:val="000000"/>
        <w:sz w:val="18"/>
        <w:szCs w:val="18"/>
      </w:rPr>
      <w:t xml:space="preserve">Heriyanto (Pengelolaan Sarana Dan Prasarana Olah Raga Pada Akademi Sepak Bola Sekayu (Sysa) Kabupaten Musi </w:t>
    </w:r>
    <w:proofErr w:type="gramStart"/>
    <w:r w:rsidRPr="00D14C8E">
      <w:rPr>
        <w:rFonts w:ascii="Times New Roman" w:eastAsia="Times New Roman" w:hAnsi="Times New Roman" w:cs="Times New Roman"/>
        <w:i/>
        <w:color w:val="000000"/>
        <w:sz w:val="18"/>
        <w:szCs w:val="18"/>
      </w:rPr>
      <w:t>Banyuasin )</w:t>
    </w:r>
    <w:proofErr w:type="gram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313F" w:rsidRPr="00557809" w:rsidRDefault="0016313F" w:rsidP="001D42F5">
    <w:pPr>
      <w:pBdr>
        <w:top w:val="single" w:sz="4" w:space="1" w:color="000000"/>
        <w:left w:val="nil"/>
        <w:bottom w:val="nil"/>
        <w:right w:val="nil"/>
        <w:between w:val="nil"/>
      </w:pBdr>
      <w:tabs>
        <w:tab w:val="left" w:pos="4395"/>
        <w:tab w:val="left" w:pos="4678"/>
        <w:tab w:val="right" w:pos="8788"/>
      </w:tabs>
      <w:spacing w:after="0"/>
      <w:rPr>
        <w:rFonts w:ascii="Times New Roman" w:eastAsia="Times New Roman" w:hAnsi="Times New Roman" w:cs="Times New Roman"/>
        <w:color w:val="000000"/>
        <w:sz w:val="18"/>
        <w:szCs w:val="18"/>
        <w:lang w:val="de-AT"/>
      </w:rPr>
    </w:pPr>
  </w:p>
  <w:p w:rsidR="0016313F" w:rsidRPr="00557809" w:rsidRDefault="0016313F">
    <w:pPr>
      <w:pBdr>
        <w:top w:val="single" w:sz="4" w:space="1" w:color="000000"/>
        <w:left w:val="nil"/>
        <w:bottom w:val="nil"/>
        <w:right w:val="nil"/>
        <w:between w:val="nil"/>
      </w:pBdr>
      <w:tabs>
        <w:tab w:val="right" w:pos="8788"/>
      </w:tabs>
      <w:ind w:firstLine="1440"/>
      <w:rPr>
        <w:rFonts w:ascii="Times New Roman" w:eastAsia="Times New Roman" w:hAnsi="Times New Roman" w:cs="Times New Roman"/>
        <w:color w:val="000000"/>
        <w:sz w:val="18"/>
        <w:szCs w:val="18"/>
        <w:lang w:val="de-AT"/>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663A" w:rsidRDefault="0094663A">
      <w:pPr>
        <w:spacing w:after="0" w:line="240" w:lineRule="auto"/>
      </w:pPr>
      <w:r>
        <w:separator/>
      </w:r>
    </w:p>
  </w:footnote>
  <w:footnote w:type="continuationSeparator" w:id="0">
    <w:p w:rsidR="0094663A" w:rsidRDefault="009466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2D85" w:rsidRDefault="00D1059A" w:rsidP="00F72D85">
    <w:pPr>
      <w:tabs>
        <w:tab w:val="center" w:pos="4395"/>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6615D9">
      <w:rPr>
        <w:rFonts w:ascii="Times New Roman" w:eastAsia="Times New Roman" w:hAnsi="Times New Roman" w:cs="Times New Roman"/>
        <w:noProof/>
        <w:color w:val="000000"/>
      </w:rPr>
      <w:t>1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sz w:val="18"/>
        <w:szCs w:val="18"/>
      </w:rPr>
      <w:tab/>
    </w:r>
    <w:proofErr w:type="gramStart"/>
    <w:r w:rsidR="001D42F5" w:rsidRPr="00384F5C">
      <w:rPr>
        <w:rFonts w:ascii="Times New Roman" w:eastAsia="Times New Roman" w:hAnsi="Times New Roman" w:cs="Times New Roman"/>
        <w:color w:val="000000"/>
        <w:sz w:val="18"/>
        <w:szCs w:val="18"/>
      </w:rPr>
      <w:t>Dinamika :</w:t>
    </w:r>
    <w:proofErr w:type="gramEnd"/>
    <w:r w:rsidR="001D42F5" w:rsidRPr="00384F5C">
      <w:rPr>
        <w:rFonts w:ascii="Times New Roman" w:eastAsia="Times New Roman" w:hAnsi="Times New Roman" w:cs="Times New Roman"/>
        <w:color w:val="000000"/>
        <w:sz w:val="18"/>
        <w:szCs w:val="18"/>
      </w:rPr>
      <w:t xml:space="preserve"> Jurnal Ilmiah Ilmu Administrasi Negara</w:t>
    </w:r>
    <w:r w:rsidR="00F72D85">
      <w:rPr>
        <w:rFonts w:ascii="Times New Roman" w:eastAsia="Times New Roman" w:hAnsi="Times New Roman" w:cs="Times New Roman"/>
        <w:color w:val="000000"/>
        <w:sz w:val="18"/>
        <w:szCs w:val="18"/>
      </w:rPr>
      <w:tab/>
    </w:r>
  </w:p>
  <w:p w:rsidR="0016313F" w:rsidRDefault="000520B8" w:rsidP="00F72D85">
    <w:pPr>
      <w:pBdr>
        <w:top w:val="nil"/>
        <w:left w:val="nil"/>
        <w:bottom w:val="nil"/>
        <w:right w:val="nil"/>
        <w:between w:val="nil"/>
      </w:pBdr>
      <w:tabs>
        <w:tab w:val="center" w:pos="4395"/>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i/>
        <w:color w:val="000000"/>
        <w:sz w:val="18"/>
        <w:szCs w:val="18"/>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6739" w:rsidRDefault="00D1059A" w:rsidP="00B26739">
    <w:pPr>
      <w:tabs>
        <w:tab w:val="center" w:pos="4395"/>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proofErr w:type="gramStart"/>
    <w:r w:rsidR="001D42F5" w:rsidRPr="001D42F5">
      <w:rPr>
        <w:rFonts w:ascii="Times New Roman" w:eastAsia="Times New Roman" w:hAnsi="Times New Roman" w:cs="Times New Roman"/>
        <w:color w:val="000000"/>
        <w:sz w:val="18"/>
        <w:szCs w:val="18"/>
      </w:rPr>
      <w:t>Dinamika :</w:t>
    </w:r>
    <w:proofErr w:type="gramEnd"/>
    <w:r w:rsidR="001D42F5" w:rsidRPr="001D42F5">
      <w:rPr>
        <w:rFonts w:ascii="Times New Roman" w:eastAsia="Times New Roman" w:hAnsi="Times New Roman" w:cs="Times New Roman"/>
        <w:color w:val="000000"/>
        <w:sz w:val="18"/>
        <w:szCs w:val="18"/>
      </w:rPr>
      <w:t xml:space="preserve"> Jurnal Ilmiah Ilmu Administrasi Negara</w:t>
    </w:r>
    <w:r w:rsidR="00B26739">
      <w:rPr>
        <w:rFonts w:ascii="Times New Roman" w:eastAsia="Times New Roman" w:hAnsi="Times New Roman" w:cs="Times New Roman"/>
        <w:color w:val="000000"/>
        <w:sz w:val="18"/>
        <w:szCs w:val="18"/>
      </w:rPr>
      <w:tab/>
    </w:r>
  </w:p>
  <w:p w:rsidR="0016313F" w:rsidRDefault="00B26739" w:rsidP="00B26739">
    <w:pPr>
      <w:pBdr>
        <w:top w:val="nil"/>
        <w:left w:val="nil"/>
        <w:bottom w:val="nil"/>
        <w:right w:val="nil"/>
        <w:between w:val="nil"/>
      </w:pBdr>
      <w:tabs>
        <w:tab w:val="center" w:pos="4395"/>
      </w:tabs>
      <w:spacing w:after="0" w:line="240" w:lineRule="auto"/>
      <w:rPr>
        <w:rFonts w:ascii="Times New Roman" w:eastAsia="Times New Roman" w:hAnsi="Times New Roman" w:cs="Times New Roman"/>
        <w:color w:val="000000"/>
        <w:sz w:val="18"/>
        <w:szCs w:val="18"/>
      </w:rPr>
    </w:pPr>
    <w:r w:rsidRPr="00B26739">
      <w:rPr>
        <w:rFonts w:ascii="Times New Roman" w:eastAsia="Times New Roman" w:hAnsi="Times New Roman" w:cs="Times New Roman"/>
        <w:color w:val="000000"/>
        <w:szCs w:val="18"/>
      </w:rPr>
      <w:t>3</w:t>
    </w:r>
    <w:r>
      <w:rPr>
        <w:rFonts w:ascii="Times New Roman" w:eastAsia="Times New Roman" w:hAnsi="Times New Roman" w:cs="Times New Roman"/>
        <w:i/>
        <w:color w:val="000000"/>
        <w:sz w:val="18"/>
        <w:szCs w:val="18"/>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313F" w:rsidRDefault="00384F5C" w:rsidP="001D42F5">
    <w:pPr>
      <w:tabs>
        <w:tab w:val="center" w:pos="4111"/>
        <w:tab w:val="right" w:pos="8789"/>
      </w:tabs>
      <w:spacing w:after="0" w:line="240" w:lineRule="auto"/>
      <w:rPr>
        <w:rFonts w:ascii="Times New Roman" w:eastAsia="Times New Roman" w:hAnsi="Times New Roman" w:cs="Times New Roman"/>
        <w:color w:val="000000"/>
        <w:sz w:val="18"/>
        <w:szCs w:val="18"/>
      </w:rPr>
    </w:pPr>
    <w:proofErr w:type="gramStart"/>
    <w:r w:rsidRPr="00384F5C">
      <w:rPr>
        <w:rFonts w:ascii="Times New Roman" w:eastAsia="Times New Roman" w:hAnsi="Times New Roman" w:cs="Times New Roman"/>
        <w:color w:val="000000"/>
        <w:sz w:val="18"/>
        <w:szCs w:val="18"/>
      </w:rPr>
      <w:t>Dinamika :</w:t>
    </w:r>
    <w:proofErr w:type="gramEnd"/>
    <w:r w:rsidRPr="00384F5C">
      <w:rPr>
        <w:rFonts w:ascii="Times New Roman" w:eastAsia="Times New Roman" w:hAnsi="Times New Roman" w:cs="Times New Roman"/>
        <w:color w:val="000000"/>
        <w:sz w:val="18"/>
        <w:szCs w:val="18"/>
      </w:rPr>
      <w:t xml:space="preserve"> Jurnal Ilmiah Ilmu Administrasi Negara</w:t>
    </w:r>
    <w:r w:rsidR="000520B8">
      <w:rPr>
        <w:rFonts w:ascii="Times New Roman" w:eastAsia="Times New Roman" w:hAnsi="Times New Roman" w:cs="Times New Roman"/>
        <w:color w:val="000000"/>
        <w:sz w:val="18"/>
        <w:szCs w:val="18"/>
      </w:rPr>
      <w:tab/>
    </w:r>
    <w:r w:rsidR="00D1059A">
      <w:rPr>
        <w:rFonts w:ascii="Times New Roman" w:eastAsia="Times New Roman" w:hAnsi="Times New Roman" w:cs="Times New Roman"/>
        <w:color w:val="000000"/>
        <w:sz w:val="18"/>
        <w:szCs w:val="18"/>
      </w:rPr>
      <w:tab/>
    </w:r>
    <w:r w:rsidR="00D1059A">
      <w:rPr>
        <w:rFonts w:ascii="Times New Roman" w:eastAsia="Times New Roman" w:hAnsi="Times New Roman" w:cs="Times New Roman"/>
        <w:color w:val="000000"/>
      </w:rPr>
      <w:fldChar w:fldCharType="begin"/>
    </w:r>
    <w:r w:rsidR="00D1059A">
      <w:rPr>
        <w:rFonts w:ascii="Times New Roman" w:eastAsia="Times New Roman" w:hAnsi="Times New Roman" w:cs="Times New Roman"/>
        <w:color w:val="000000"/>
      </w:rPr>
      <w:instrText>PAGE</w:instrText>
    </w:r>
    <w:r w:rsidR="00D1059A">
      <w:rPr>
        <w:rFonts w:ascii="Times New Roman" w:eastAsia="Times New Roman" w:hAnsi="Times New Roman" w:cs="Times New Roman"/>
        <w:color w:val="000000"/>
      </w:rPr>
      <w:fldChar w:fldCharType="separate"/>
    </w:r>
    <w:r w:rsidR="006615D9">
      <w:rPr>
        <w:rFonts w:ascii="Times New Roman" w:eastAsia="Times New Roman" w:hAnsi="Times New Roman" w:cs="Times New Roman"/>
        <w:noProof/>
        <w:color w:val="000000"/>
      </w:rPr>
      <w:t>1</w:t>
    </w:r>
    <w:r w:rsidR="00D1059A">
      <w:rPr>
        <w:rFonts w:ascii="Times New Roman" w:eastAsia="Times New Roman" w:hAnsi="Times New Roman" w:cs="Times New Roman"/>
        <w:color w:val="00000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BA4CF9"/>
    <w:multiLevelType w:val="hybridMultilevel"/>
    <w:tmpl w:val="8CC04C64"/>
    <w:lvl w:ilvl="0" w:tplc="FC6C84C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58219F"/>
    <w:multiLevelType w:val="multilevel"/>
    <w:tmpl w:val="004EEEBC"/>
    <w:lvl w:ilvl="0">
      <w:start w:val="1"/>
      <w:numFmt w:val="decimal"/>
      <w:lvlText w:val="%1."/>
      <w:lvlJc w:val="left"/>
      <w:pPr>
        <w:ind w:left="720" w:hanging="360"/>
      </w:pPr>
      <w:rPr>
        <w:b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nsid w:val="106F13DF"/>
    <w:multiLevelType w:val="hybridMultilevel"/>
    <w:tmpl w:val="1130E49E"/>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
    <w:nsid w:val="14F36C70"/>
    <w:multiLevelType w:val="hybridMultilevel"/>
    <w:tmpl w:val="BEFEC0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2420E6"/>
    <w:multiLevelType w:val="hybridMultilevel"/>
    <w:tmpl w:val="7D6AC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FB3B40"/>
    <w:multiLevelType w:val="hybridMultilevel"/>
    <w:tmpl w:val="539E5DA0"/>
    <w:lvl w:ilvl="0" w:tplc="6C40439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FA3294"/>
    <w:multiLevelType w:val="multilevel"/>
    <w:tmpl w:val="3E4C37B2"/>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i w:val="0"/>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7">
    <w:nsid w:val="23E425BA"/>
    <w:multiLevelType w:val="hybridMultilevel"/>
    <w:tmpl w:val="51467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01408D"/>
    <w:multiLevelType w:val="multilevel"/>
    <w:tmpl w:val="29DAEB40"/>
    <w:lvl w:ilvl="0">
      <w:start w:val="1"/>
      <w:numFmt w:val="decimal"/>
      <w:lvlText w:val="%1."/>
      <w:lvlJc w:val="left"/>
      <w:pPr>
        <w:ind w:left="720" w:hanging="360"/>
      </w:pPr>
      <w:rPr>
        <w:rFonts w:hint="default"/>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0610F84"/>
    <w:multiLevelType w:val="hybridMultilevel"/>
    <w:tmpl w:val="BEFEC0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BF07B51"/>
    <w:multiLevelType w:val="hybridMultilevel"/>
    <w:tmpl w:val="BEFEC0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AE229F5"/>
    <w:multiLevelType w:val="multilevel"/>
    <w:tmpl w:val="92FC3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EFC1AD4"/>
    <w:multiLevelType w:val="hybridMultilevel"/>
    <w:tmpl w:val="C52834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7E3B81"/>
    <w:multiLevelType w:val="multilevel"/>
    <w:tmpl w:val="7898DD50"/>
    <w:lvl w:ilvl="0">
      <w:start w:val="1"/>
      <w:numFmt w:val="decimal"/>
      <w:lvlText w:val="%1."/>
      <w:lvlJc w:val="left"/>
      <w:pPr>
        <w:tabs>
          <w:tab w:val="num" w:pos="360"/>
        </w:tabs>
        <w:ind w:left="792" w:hanging="432"/>
      </w:pPr>
      <w:rPr>
        <w:rFonts w:ascii="Times New Roman" w:hAnsi="Times New Roman" w:cs="Times New Roman" w:hint="default"/>
        <w:snapToGrid/>
        <w:color w:val="auto"/>
        <w:sz w:val="24"/>
        <w:szCs w:val="24"/>
      </w:rPr>
    </w:lvl>
    <w:lvl w:ilvl="1">
      <w:start w:val="1"/>
      <w:numFmt w:val="lowerLetter"/>
      <w:lvlText w:val="%2."/>
      <w:lvlJc w:val="left"/>
      <w:pPr>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ascii="Times New Roman" w:eastAsia="Calibri" w:hAnsi="Times New Roman" w:cs="Times New Roman"/>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nsid w:val="7E874D77"/>
    <w:multiLevelType w:val="hybridMultilevel"/>
    <w:tmpl w:val="C2526FBC"/>
    <w:lvl w:ilvl="0" w:tplc="B6D488F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EB4826"/>
    <w:multiLevelType w:val="hybridMultilevel"/>
    <w:tmpl w:val="941EDF6C"/>
    <w:lvl w:ilvl="0" w:tplc="91780B7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FE960DD"/>
    <w:multiLevelType w:val="hybridMultilevel"/>
    <w:tmpl w:val="9564A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11"/>
  </w:num>
  <w:num w:numId="4">
    <w:abstractNumId w:val="15"/>
  </w:num>
  <w:num w:numId="5">
    <w:abstractNumId w:val="2"/>
  </w:num>
  <w:num w:numId="6">
    <w:abstractNumId w:val="4"/>
  </w:num>
  <w:num w:numId="7">
    <w:abstractNumId w:val="7"/>
  </w:num>
  <w:num w:numId="8">
    <w:abstractNumId w:val="12"/>
  </w:num>
  <w:num w:numId="9">
    <w:abstractNumId w:val="16"/>
  </w:num>
  <w:num w:numId="10">
    <w:abstractNumId w:val="0"/>
  </w:num>
  <w:num w:numId="11">
    <w:abstractNumId w:val="5"/>
  </w:num>
  <w:num w:numId="12">
    <w:abstractNumId w:val="14"/>
  </w:num>
  <w:num w:numId="13">
    <w:abstractNumId w:val="13"/>
  </w:num>
  <w:num w:numId="14">
    <w:abstractNumId w:val="9"/>
  </w:num>
  <w:num w:numId="15">
    <w:abstractNumId w:val="10"/>
  </w:num>
  <w:num w:numId="16">
    <w:abstractNumId w:val="3"/>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13F"/>
    <w:rsid w:val="0001666C"/>
    <w:rsid w:val="000520B8"/>
    <w:rsid w:val="000903BF"/>
    <w:rsid w:val="000D2C31"/>
    <w:rsid w:val="00103CA1"/>
    <w:rsid w:val="00123A94"/>
    <w:rsid w:val="00123E1C"/>
    <w:rsid w:val="001304A2"/>
    <w:rsid w:val="0016313F"/>
    <w:rsid w:val="001739CB"/>
    <w:rsid w:val="001D42F5"/>
    <w:rsid w:val="001D7578"/>
    <w:rsid w:val="001E2D93"/>
    <w:rsid w:val="002341C2"/>
    <w:rsid w:val="00296630"/>
    <w:rsid w:val="002A6BC9"/>
    <w:rsid w:val="002B62C4"/>
    <w:rsid w:val="002E6A86"/>
    <w:rsid w:val="00310548"/>
    <w:rsid w:val="00336F8E"/>
    <w:rsid w:val="003612F7"/>
    <w:rsid w:val="00362938"/>
    <w:rsid w:val="00384F5C"/>
    <w:rsid w:val="003D0F35"/>
    <w:rsid w:val="003E060F"/>
    <w:rsid w:val="003F0BB9"/>
    <w:rsid w:val="003F4180"/>
    <w:rsid w:val="00461033"/>
    <w:rsid w:val="00487882"/>
    <w:rsid w:val="004B65B4"/>
    <w:rsid w:val="00556D94"/>
    <w:rsid w:val="00557809"/>
    <w:rsid w:val="005848DF"/>
    <w:rsid w:val="00596A4E"/>
    <w:rsid w:val="005A4DC4"/>
    <w:rsid w:val="005B4284"/>
    <w:rsid w:val="005C0C19"/>
    <w:rsid w:val="005F0798"/>
    <w:rsid w:val="006010BE"/>
    <w:rsid w:val="00622671"/>
    <w:rsid w:val="006615D9"/>
    <w:rsid w:val="006915F6"/>
    <w:rsid w:val="006B52EF"/>
    <w:rsid w:val="006B6E13"/>
    <w:rsid w:val="00716BEB"/>
    <w:rsid w:val="007D10AA"/>
    <w:rsid w:val="008122F8"/>
    <w:rsid w:val="008252AB"/>
    <w:rsid w:val="008748D5"/>
    <w:rsid w:val="00885260"/>
    <w:rsid w:val="008923AA"/>
    <w:rsid w:val="00895855"/>
    <w:rsid w:val="008A40F6"/>
    <w:rsid w:val="008B0E96"/>
    <w:rsid w:val="008C0DB9"/>
    <w:rsid w:val="00924254"/>
    <w:rsid w:val="009430E2"/>
    <w:rsid w:val="0094663A"/>
    <w:rsid w:val="00963148"/>
    <w:rsid w:val="00970704"/>
    <w:rsid w:val="00981A1C"/>
    <w:rsid w:val="009C0B7B"/>
    <w:rsid w:val="009F41B7"/>
    <w:rsid w:val="009F4A3A"/>
    <w:rsid w:val="00A02326"/>
    <w:rsid w:val="00A1356C"/>
    <w:rsid w:val="00A14A02"/>
    <w:rsid w:val="00AC5C1B"/>
    <w:rsid w:val="00AD1C11"/>
    <w:rsid w:val="00B2424A"/>
    <w:rsid w:val="00B26739"/>
    <w:rsid w:val="00B35E96"/>
    <w:rsid w:val="00B37A77"/>
    <w:rsid w:val="00B75B46"/>
    <w:rsid w:val="00BA63EC"/>
    <w:rsid w:val="00BB5FCF"/>
    <w:rsid w:val="00BD3866"/>
    <w:rsid w:val="00BE08DB"/>
    <w:rsid w:val="00BF14C4"/>
    <w:rsid w:val="00C57885"/>
    <w:rsid w:val="00C77F8C"/>
    <w:rsid w:val="00C963F9"/>
    <w:rsid w:val="00CB682E"/>
    <w:rsid w:val="00D03A45"/>
    <w:rsid w:val="00D1059A"/>
    <w:rsid w:val="00D14C8E"/>
    <w:rsid w:val="00D655F9"/>
    <w:rsid w:val="00D84AA3"/>
    <w:rsid w:val="00DA0018"/>
    <w:rsid w:val="00E201BE"/>
    <w:rsid w:val="00E85692"/>
    <w:rsid w:val="00E93E60"/>
    <w:rsid w:val="00EA58FE"/>
    <w:rsid w:val="00ED50D0"/>
    <w:rsid w:val="00ED7ACF"/>
    <w:rsid w:val="00F12C3F"/>
    <w:rsid w:val="00F15DE2"/>
    <w:rsid w:val="00F26AF8"/>
    <w:rsid w:val="00F309C0"/>
    <w:rsid w:val="00F72D85"/>
    <w:rsid w:val="00FB5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D5A13CB-1F33-43E7-A23B-DF14C9D25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tabs>
        <w:tab w:val="left" w:pos="216"/>
      </w:tabs>
      <w:spacing w:before="360" w:after="80" w:line="240" w:lineRule="auto"/>
      <w:ind w:firstLine="216"/>
      <w:outlineLvl w:val="0"/>
    </w:pPr>
    <w:rPr>
      <w:rFonts w:ascii="Times New Roman" w:eastAsia="Times New Roman" w:hAnsi="Times New Roman" w:cs="Times New Roman"/>
      <w:b/>
    </w:rPr>
  </w:style>
  <w:style w:type="paragraph" w:styleId="Heading2">
    <w:name w:val="heading 2"/>
    <w:basedOn w:val="Normal"/>
    <w:next w:val="Normal"/>
    <w:pPr>
      <w:keepNext/>
      <w:keepLines/>
      <w:spacing w:before="120" w:after="60" w:line="240" w:lineRule="auto"/>
      <w:ind w:left="288" w:hanging="288"/>
      <w:outlineLvl w:val="1"/>
    </w:pPr>
    <w:rPr>
      <w:rFonts w:ascii="Times New Roman" w:eastAsia="Times New Roman" w:hAnsi="Times New Roman" w:cs="Times New Roman"/>
      <w:i/>
    </w:rPr>
  </w:style>
  <w:style w:type="paragraph" w:styleId="Heading3">
    <w:name w:val="heading 3"/>
    <w:basedOn w:val="Normal"/>
    <w:next w:val="Normal"/>
    <w:pPr>
      <w:spacing w:after="0"/>
      <w:ind w:firstLine="180"/>
      <w:jc w:val="both"/>
      <w:outlineLvl w:val="2"/>
    </w:pPr>
    <w:rPr>
      <w:rFonts w:ascii="Times New Roman" w:eastAsia="Times New Roman" w:hAnsi="Times New Roman" w:cs="Times New Roman"/>
      <w:i/>
      <w:sz w:val="20"/>
      <w:szCs w:val="20"/>
    </w:rPr>
  </w:style>
  <w:style w:type="paragraph" w:styleId="Heading4">
    <w:name w:val="heading 4"/>
    <w:basedOn w:val="Normal"/>
    <w:next w:val="Normal"/>
    <w:pPr>
      <w:tabs>
        <w:tab w:val="left" w:pos="821"/>
      </w:tabs>
      <w:spacing w:before="40" w:after="40" w:line="240" w:lineRule="auto"/>
      <w:ind w:firstLine="360"/>
      <w:jc w:val="both"/>
      <w:outlineLvl w:val="3"/>
    </w:pPr>
    <w:rPr>
      <w:rFonts w:ascii="Times New Roman" w:eastAsia="Times New Roman" w:hAnsi="Times New Roman" w:cs="Times New Roman"/>
      <w:i/>
      <w:sz w:val="20"/>
      <w:szCs w:val="20"/>
    </w:rPr>
  </w:style>
  <w:style w:type="paragraph" w:styleId="Heading5">
    <w:name w:val="heading 5"/>
    <w:basedOn w:val="Normal"/>
    <w:next w:val="Normal"/>
    <w:pPr>
      <w:tabs>
        <w:tab w:val="left" w:pos="360"/>
      </w:tabs>
      <w:spacing w:before="160" w:after="80" w:line="240" w:lineRule="auto"/>
      <w:jc w:val="center"/>
      <w:outlineLvl w:val="4"/>
    </w:pPr>
    <w:rPr>
      <w:rFonts w:ascii="Times New Roman" w:eastAsia="Times New Roman" w:hAnsi="Times New Roman" w:cs="Times New Roman"/>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0" w:type="dxa"/>
        <w:bottom w:w="0" w:type="dxa"/>
        <w:right w:w="0" w:type="dxa"/>
      </w:tblCellMar>
    </w:tblPr>
  </w:style>
  <w:style w:type="character" w:styleId="Hyperlink">
    <w:name w:val="Hyperlink"/>
    <w:basedOn w:val="DefaultParagraphFont"/>
    <w:uiPriority w:val="99"/>
    <w:unhideWhenUsed/>
    <w:rsid w:val="00F72D85"/>
    <w:rPr>
      <w:color w:val="0000FF" w:themeColor="hyperlink"/>
      <w:u w:val="single"/>
    </w:rPr>
  </w:style>
  <w:style w:type="table" w:styleId="TableGrid">
    <w:name w:val="Table Grid"/>
    <w:basedOn w:val="TableNormal"/>
    <w:uiPriority w:val="39"/>
    <w:rsid w:val="005C0C19"/>
    <w:pPr>
      <w:spacing w:after="0" w:line="240" w:lineRule="auto"/>
    </w:pPr>
    <w:rPr>
      <w:rFonts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C0C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0C19"/>
    <w:rPr>
      <w:rFonts w:ascii="Tahoma" w:hAnsi="Tahoma" w:cs="Tahoma"/>
      <w:sz w:val="16"/>
      <w:szCs w:val="16"/>
    </w:rPr>
  </w:style>
  <w:style w:type="paragraph" w:styleId="ListParagraph">
    <w:name w:val="List Paragraph"/>
    <w:basedOn w:val="Normal"/>
    <w:link w:val="ListParagraphChar"/>
    <w:uiPriority w:val="34"/>
    <w:qFormat/>
    <w:rsid w:val="005C0C19"/>
    <w:pPr>
      <w:ind w:left="720"/>
      <w:contextualSpacing/>
    </w:pPr>
  </w:style>
  <w:style w:type="table" w:customStyle="1" w:styleId="TableGrid1">
    <w:name w:val="Table Grid1"/>
    <w:basedOn w:val="TableNormal"/>
    <w:next w:val="TableGrid"/>
    <w:uiPriority w:val="59"/>
    <w:rsid w:val="00BF14C4"/>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D2C31"/>
    <w:pPr>
      <w:spacing w:after="0" w:line="480" w:lineRule="auto"/>
      <w:ind w:left="720" w:hanging="720"/>
    </w:pPr>
  </w:style>
  <w:style w:type="paragraph" w:styleId="Footer">
    <w:name w:val="footer"/>
    <w:basedOn w:val="Normal"/>
    <w:link w:val="FooterChar"/>
    <w:uiPriority w:val="99"/>
    <w:semiHidden/>
    <w:unhideWhenUsed/>
    <w:rsid w:val="00D14C8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14C8E"/>
  </w:style>
  <w:style w:type="character" w:customStyle="1" w:styleId="ListParagraphChar">
    <w:name w:val="List Paragraph Char"/>
    <w:basedOn w:val="DefaultParagraphFont"/>
    <w:link w:val="ListParagraph"/>
    <w:uiPriority w:val="34"/>
    <w:rsid w:val="00C77F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493334">
      <w:bodyDiv w:val="1"/>
      <w:marLeft w:val="0"/>
      <w:marRight w:val="0"/>
      <w:marTop w:val="0"/>
      <w:marBottom w:val="0"/>
      <w:divBdr>
        <w:top w:val="none" w:sz="0" w:space="0" w:color="auto"/>
        <w:left w:val="none" w:sz="0" w:space="0" w:color="auto"/>
        <w:bottom w:val="none" w:sz="0" w:space="0" w:color="auto"/>
        <w:right w:val="none" w:sz="0" w:space="0" w:color="auto"/>
      </w:divBdr>
    </w:div>
    <w:div w:id="294263242">
      <w:bodyDiv w:val="1"/>
      <w:marLeft w:val="0"/>
      <w:marRight w:val="0"/>
      <w:marTop w:val="0"/>
      <w:marBottom w:val="0"/>
      <w:divBdr>
        <w:top w:val="none" w:sz="0" w:space="0" w:color="auto"/>
        <w:left w:val="none" w:sz="0" w:space="0" w:color="auto"/>
        <w:bottom w:val="none" w:sz="0" w:space="0" w:color="auto"/>
        <w:right w:val="none" w:sz="0" w:space="0" w:color="auto"/>
      </w:divBdr>
    </w:div>
    <w:div w:id="727219509">
      <w:bodyDiv w:val="1"/>
      <w:marLeft w:val="0"/>
      <w:marRight w:val="0"/>
      <w:marTop w:val="0"/>
      <w:marBottom w:val="0"/>
      <w:divBdr>
        <w:top w:val="none" w:sz="0" w:space="0" w:color="auto"/>
        <w:left w:val="none" w:sz="0" w:space="0" w:color="auto"/>
        <w:bottom w:val="none" w:sz="0" w:space="0" w:color="auto"/>
        <w:right w:val="none" w:sz="0" w:space="0" w:color="auto"/>
      </w:divBdr>
    </w:div>
    <w:div w:id="983042660">
      <w:bodyDiv w:val="1"/>
      <w:marLeft w:val="0"/>
      <w:marRight w:val="0"/>
      <w:marTop w:val="0"/>
      <w:marBottom w:val="0"/>
      <w:divBdr>
        <w:top w:val="none" w:sz="0" w:space="0" w:color="auto"/>
        <w:left w:val="none" w:sz="0" w:space="0" w:color="auto"/>
        <w:bottom w:val="none" w:sz="0" w:space="0" w:color="auto"/>
        <w:right w:val="none" w:sz="0" w:space="0" w:color="auto"/>
      </w:divBdr>
    </w:div>
    <w:div w:id="1068655254">
      <w:bodyDiv w:val="1"/>
      <w:marLeft w:val="0"/>
      <w:marRight w:val="0"/>
      <w:marTop w:val="0"/>
      <w:marBottom w:val="0"/>
      <w:divBdr>
        <w:top w:val="none" w:sz="0" w:space="0" w:color="auto"/>
        <w:left w:val="none" w:sz="0" w:space="0" w:color="auto"/>
        <w:bottom w:val="none" w:sz="0" w:space="0" w:color="auto"/>
        <w:right w:val="none" w:sz="0" w:space="0" w:color="auto"/>
      </w:divBdr>
    </w:div>
    <w:div w:id="1531215449">
      <w:bodyDiv w:val="1"/>
      <w:marLeft w:val="0"/>
      <w:marRight w:val="0"/>
      <w:marTop w:val="0"/>
      <w:marBottom w:val="0"/>
      <w:divBdr>
        <w:top w:val="none" w:sz="0" w:space="0" w:color="auto"/>
        <w:left w:val="none" w:sz="0" w:space="0" w:color="auto"/>
        <w:bottom w:val="none" w:sz="0" w:space="0" w:color="auto"/>
        <w:right w:val="none" w:sz="0" w:space="0" w:color="auto"/>
      </w:divBdr>
    </w:div>
    <w:div w:id="20089441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8325</Words>
  <Characters>47455</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NTO DWIATMOJO</dc:creator>
  <cp:lastModifiedBy>HP</cp:lastModifiedBy>
  <cp:revision>3</cp:revision>
  <dcterms:created xsi:type="dcterms:W3CDTF">2021-08-07T17:11:00Z</dcterms:created>
  <dcterms:modified xsi:type="dcterms:W3CDTF">2021-08-07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eB9mtb0"/&gt;&lt;style id="http://www.zotero.org/styles/apa" locale="id-ID"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